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878C7D3" w14:textId="7D91321C" w:rsidR="00D31CEE" w:rsidRDefault="00D31CEE" w:rsidP="007F10CF">
      <w:pPr>
        <w:pStyle w:val="Heading1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0" w:name="_Toc144401788"/>
      <w:r w:rsidRPr="00D31CEE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DAFTAR PUSTAKA</w:t>
      </w:r>
      <w:bookmarkEnd w:id="0"/>
    </w:p>
    <w:p w14:paraId="12435B9E" w14:textId="77777777" w:rsidR="007F10CF" w:rsidRPr="007F10CF" w:rsidRDefault="007F10CF" w:rsidP="007F10CF"/>
    <w:p w14:paraId="4321DDE9" w14:textId="77777777" w:rsidR="00D31CEE" w:rsidRPr="00AE64F7" w:rsidRDefault="00D31CEE" w:rsidP="00D31C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8"/>
        </w:rPr>
      </w:pPr>
      <w:bookmarkStart w:id="1" w:name="_Hlk98186019"/>
      <w:r w:rsidRPr="00AE64F7">
        <w:rPr>
          <w:rFonts w:ascii="Times New Roman" w:hAnsi="Times New Roman" w:cs="Times New Roman"/>
          <w:noProof/>
          <w:sz w:val="24"/>
          <w:szCs w:val="28"/>
        </w:rPr>
        <w:t xml:space="preserve">Anwar, L., Nasution, S. H., Sudirman, &amp; Susiswo. (2018). Proses Berpikir Mahasiswa Dalam Membuktikan Proposisi: Konseptualisasi-Gambar. </w:t>
      </w:r>
      <w:r w:rsidRPr="00AE64F7">
        <w:rPr>
          <w:rFonts w:ascii="Times New Roman" w:hAnsi="Times New Roman" w:cs="Times New Roman"/>
          <w:i/>
          <w:iCs/>
          <w:noProof/>
          <w:sz w:val="24"/>
          <w:szCs w:val="28"/>
        </w:rPr>
        <w:t>Jurnal Kajian Pembelajaran Matematika (JKPM)</w:t>
      </w:r>
      <w:r w:rsidRPr="00AE64F7">
        <w:rPr>
          <w:rFonts w:ascii="Times New Roman" w:hAnsi="Times New Roman" w:cs="Times New Roman"/>
          <w:noProof/>
          <w:sz w:val="24"/>
          <w:szCs w:val="28"/>
        </w:rPr>
        <w:t xml:space="preserve">, </w:t>
      </w:r>
      <w:r w:rsidRPr="00AE64F7">
        <w:rPr>
          <w:rFonts w:ascii="Times New Roman" w:hAnsi="Times New Roman" w:cs="Times New Roman"/>
          <w:i/>
          <w:iCs/>
          <w:noProof/>
          <w:sz w:val="24"/>
          <w:szCs w:val="28"/>
        </w:rPr>
        <w:t>2</w:t>
      </w:r>
      <w:r w:rsidRPr="00AE64F7">
        <w:rPr>
          <w:rFonts w:ascii="Times New Roman" w:hAnsi="Times New Roman" w:cs="Times New Roman"/>
          <w:noProof/>
          <w:sz w:val="24"/>
          <w:szCs w:val="28"/>
        </w:rPr>
        <w:t>(2), 46–56.</w:t>
      </w:r>
    </w:p>
    <w:p w14:paraId="054AFAE8" w14:textId="22F6B872" w:rsidR="00D31CEE" w:rsidRDefault="00D31CEE" w:rsidP="00D31CEE">
      <w:pPr>
        <w:widowControl w:val="0"/>
        <w:autoSpaceDE w:val="0"/>
        <w:autoSpaceDN w:val="0"/>
        <w:adjustRightInd w:val="0"/>
        <w:spacing w:before="120" w:after="0" w:line="240" w:lineRule="auto"/>
        <w:ind w:left="540" w:hanging="5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ulia, F., &amp; Eka, L. F. (2018). </w:t>
      </w:r>
      <w:r w:rsidR="008676B3">
        <w:rPr>
          <w:rFonts w:ascii="Times New Roman" w:hAnsi="Times New Roman" w:cs="Times New Roman"/>
          <w:sz w:val="24"/>
          <w:szCs w:val="24"/>
        </w:rPr>
        <w:t xml:space="preserve">Metodologi Kualitatif </w:t>
      </w:r>
      <w:r>
        <w:rPr>
          <w:rFonts w:ascii="Times New Roman" w:hAnsi="Times New Roman" w:cs="Times New Roman"/>
          <w:sz w:val="24"/>
          <w:szCs w:val="24"/>
        </w:rPr>
        <w:t xml:space="preserve">“Grounded Theory.” </w:t>
      </w:r>
      <w:r>
        <w:rPr>
          <w:rFonts w:ascii="Times New Roman" w:hAnsi="Times New Roman" w:cs="Times New Roman"/>
          <w:i/>
          <w:iCs/>
          <w:sz w:val="24"/>
          <w:szCs w:val="24"/>
        </w:rPr>
        <w:t>Ilmiah Akuntansi Dan Bisnis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9</w:t>
      </w:r>
      <w:r>
        <w:rPr>
          <w:rFonts w:ascii="Times New Roman" w:hAnsi="Times New Roman" w:cs="Times New Roman"/>
          <w:sz w:val="24"/>
          <w:szCs w:val="24"/>
        </w:rPr>
        <w:t>(1), 1–19.</w:t>
      </w:r>
    </w:p>
    <w:p w14:paraId="43AF0BF2" w14:textId="77777777" w:rsidR="008676B3" w:rsidRDefault="00D31CEE" w:rsidP="00D31CEE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DD5FF5">
        <w:rPr>
          <w:rFonts w:ascii="Times New Roman" w:hAnsi="Times New Roman" w:cs="Times New Roman"/>
          <w:noProof/>
          <w:sz w:val="24"/>
          <w:szCs w:val="24"/>
        </w:rPr>
        <w:t xml:space="preserve">Ariyanti, S., Warli, &amp; Rahayu, P. (2019). Profil Bayangan Konsep Siswa Dalam Memecahkan Masalah Matematika Ditinjau Dari Gaya Belajar. </w:t>
      </w:r>
      <w:r w:rsidRPr="00DD5FF5">
        <w:rPr>
          <w:rFonts w:ascii="Times New Roman" w:hAnsi="Times New Roman" w:cs="Times New Roman"/>
          <w:i/>
          <w:iCs/>
          <w:noProof/>
          <w:sz w:val="24"/>
          <w:szCs w:val="24"/>
        </w:rPr>
        <w:t>Jurnal Riset Pembelajarn Matematika</w:t>
      </w:r>
      <w:r w:rsidRPr="00DD5FF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D5FF5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DD5FF5">
        <w:rPr>
          <w:rFonts w:ascii="Times New Roman" w:hAnsi="Times New Roman" w:cs="Times New Roman"/>
          <w:noProof/>
          <w:sz w:val="24"/>
          <w:szCs w:val="24"/>
        </w:rPr>
        <w:t xml:space="preserve">(April), 19–36. </w:t>
      </w:r>
    </w:p>
    <w:p w14:paraId="28883FCB" w14:textId="6E0EAA7A" w:rsidR="00D31CEE" w:rsidRDefault="00D31CEE" w:rsidP="008676B3">
      <w:pPr>
        <w:widowControl w:val="0"/>
        <w:autoSpaceDE w:val="0"/>
        <w:autoSpaceDN w:val="0"/>
        <w:adjustRightInd w:val="0"/>
        <w:spacing w:before="120" w:after="0" w:line="240" w:lineRule="auto"/>
        <w:ind w:left="480" w:hanging="3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D5FF5">
        <w:rPr>
          <w:rFonts w:ascii="Times New Roman" w:hAnsi="Times New Roman" w:cs="Times New Roman"/>
          <w:noProof/>
          <w:sz w:val="24"/>
          <w:szCs w:val="24"/>
        </w:rPr>
        <w:t>http://journal.unirow.ac.id/index.php/jrpm/article/view/64</w:t>
      </w:r>
    </w:p>
    <w:p w14:paraId="0E041A5A" w14:textId="77777777" w:rsidR="00D31CEE" w:rsidRDefault="00D31CEE" w:rsidP="00D31CEE">
      <w:pPr>
        <w:ind w:left="540" w:hanging="54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525C4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Babys, U. (2020). Analisis Kemampuan Komunikasi Matematika Siswa Ditinjau dari Gender. </w:t>
      </w:r>
      <w:r w:rsidRPr="00525C4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ANARGYA: Jurnal Ilmiah Pendidikan Matematika</w:t>
      </w:r>
      <w:r w:rsidRPr="00525C4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, </w:t>
      </w:r>
      <w:r w:rsidRPr="00525C44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3</w:t>
      </w:r>
      <w:r w:rsidRPr="00525C4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1), 25-29.</w:t>
      </w:r>
    </w:p>
    <w:p w14:paraId="4E73ACBC" w14:textId="0530C624" w:rsidR="00D31CEE" w:rsidRPr="00ED7072" w:rsidRDefault="00D31CEE" w:rsidP="00D31C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oncept, K., Siswa, I., Topik, P., Dan, P., Linier, P., &amp; Variabel, S. (2020b).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Naufal Asyqar Fatio, 2020 </w:t>
      </w:r>
      <w:r w:rsidR="008676B3">
        <w:rPr>
          <w:rFonts w:ascii="Times New Roman" w:hAnsi="Times New Roman" w:cs="Times New Roman"/>
          <w:i/>
          <w:iCs/>
          <w:sz w:val="24"/>
          <w:szCs w:val="24"/>
        </w:rPr>
        <w:t>Kajian Concept Image Siswa Pada Topik Persamaan Dan Pertidaksamaan Linier Satu Variabel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Universitas Pendidikan Indonesia | repository.upi.edu | perpustakaan.upi.edu</w:t>
      </w:r>
      <w:r>
        <w:rPr>
          <w:rFonts w:ascii="Times New Roman" w:hAnsi="Times New Roman" w:cs="Times New Roman"/>
          <w:sz w:val="24"/>
          <w:szCs w:val="24"/>
        </w:rPr>
        <w:t>. 17–22.</w:t>
      </w:r>
    </w:p>
    <w:p w14:paraId="6FC12720" w14:textId="77777777" w:rsidR="008676B3" w:rsidRDefault="00D31CEE" w:rsidP="00D31CEE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vita, P. W. C., &amp; Pujiastuti, H. (2020). Anallisis Kemampuan Pemecahan Masalah Matematika Ditinjau Dari Gender. </w:t>
      </w:r>
      <w:r>
        <w:rPr>
          <w:rFonts w:ascii="Times New Roman" w:hAnsi="Times New Roman" w:cs="Times New Roman"/>
          <w:i/>
          <w:iCs/>
          <w:sz w:val="24"/>
          <w:szCs w:val="24"/>
        </w:rPr>
        <w:t>Kreano, Jurnal Matematika Kreatif-Inovatif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11</w:t>
      </w:r>
      <w:r>
        <w:rPr>
          <w:rFonts w:ascii="Times New Roman" w:hAnsi="Times New Roman" w:cs="Times New Roman"/>
          <w:sz w:val="24"/>
          <w:szCs w:val="24"/>
        </w:rPr>
        <w:t>(1), 110–117.</w:t>
      </w:r>
    </w:p>
    <w:p w14:paraId="46B6916C" w14:textId="3B2E06A1" w:rsidR="00D31CEE" w:rsidRDefault="00D31CEE" w:rsidP="008676B3">
      <w:pPr>
        <w:widowControl w:val="0"/>
        <w:autoSpaceDE w:val="0"/>
        <w:autoSpaceDN w:val="0"/>
        <w:adjustRightInd w:val="0"/>
        <w:spacing w:before="120" w:after="0" w:line="240" w:lineRule="auto"/>
        <w:ind w:left="480" w:hanging="3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https://doi.org/10.15294/kreano.v11i1.23601</w:t>
      </w:r>
    </w:p>
    <w:p w14:paraId="64F5B001" w14:textId="77777777" w:rsidR="00D31CEE" w:rsidRDefault="00D31CEE" w:rsidP="00D31C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eswita, R., &amp; Kusumah, Y. S. (2018). Peningkatan Kemampuan Komunikasi Matematis Siswa Melalui Model Pembelajaran CORE dengan Pendekatan Scientific. </w:t>
      </w:r>
      <w:r>
        <w:rPr>
          <w:rFonts w:ascii="Times New Roman" w:hAnsi="Times New Roman" w:cs="Times New Roman"/>
          <w:i/>
          <w:iCs/>
          <w:sz w:val="24"/>
          <w:szCs w:val="24"/>
        </w:rPr>
        <w:t>Edumatika : Jurnal Riset Pendidikan Matematika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>(1), 35. https://doi.org/10.32939/ejrpm.v1i1.220</w:t>
      </w:r>
    </w:p>
    <w:p w14:paraId="406DF30D" w14:textId="77777777" w:rsidR="00D31CEE" w:rsidRPr="00DD5FF5" w:rsidRDefault="00D31CEE" w:rsidP="00D31C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ewi, R. S., Sundayana, R., &amp; Nuraeni, R. (2020). Perbedaan Peningkatan Kemampuan Komunikasi Matematis dan Self-Confidence antara Siswa yang Mendapatkan DL dan PBL. </w:t>
      </w:r>
      <w:r>
        <w:rPr>
          <w:rFonts w:ascii="Times New Roman" w:hAnsi="Times New Roman" w:cs="Times New Roman"/>
          <w:i/>
          <w:iCs/>
          <w:sz w:val="24"/>
          <w:szCs w:val="24"/>
        </w:rPr>
        <w:t>Mosharafa: Jurnal Pendidikan Matematika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9</w:t>
      </w:r>
      <w:r>
        <w:rPr>
          <w:rFonts w:ascii="Times New Roman" w:hAnsi="Times New Roman" w:cs="Times New Roman"/>
          <w:sz w:val="24"/>
          <w:szCs w:val="24"/>
        </w:rPr>
        <w:t>(3), 463–474. https://doi.org/10.31980/mosharafa.v9i3.830</w:t>
      </w:r>
    </w:p>
    <w:p w14:paraId="551207A6" w14:textId="77777777" w:rsidR="00D31CEE" w:rsidRDefault="00D31CEE" w:rsidP="00D31CEE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D5FF5">
        <w:rPr>
          <w:rFonts w:ascii="Times New Roman" w:hAnsi="Times New Roman" w:cs="Times New Roman"/>
          <w:noProof/>
          <w:sz w:val="24"/>
          <w:szCs w:val="24"/>
        </w:rPr>
        <w:t xml:space="preserve">Diana, P., Marethi, I., &amp; Pamungkas, A. S. (2020). Kemampuan Pemahaman Konsep Matematis Siswa: Ditinjau dari Kategori Kecemasan Matematik. </w:t>
      </w:r>
      <w:r w:rsidRPr="00DD5FF5">
        <w:rPr>
          <w:rFonts w:ascii="Times New Roman" w:hAnsi="Times New Roman" w:cs="Times New Roman"/>
          <w:i/>
          <w:iCs/>
          <w:noProof/>
          <w:sz w:val="24"/>
          <w:szCs w:val="24"/>
        </w:rPr>
        <w:t>SJME (Supremum Journal of Mathematics Education)</w:t>
      </w:r>
      <w:r w:rsidRPr="00DD5FF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D5FF5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DD5FF5">
        <w:rPr>
          <w:rFonts w:ascii="Times New Roman" w:hAnsi="Times New Roman" w:cs="Times New Roman"/>
          <w:noProof/>
          <w:sz w:val="24"/>
          <w:szCs w:val="24"/>
        </w:rPr>
        <w:t>(1), 24. https://doi.org/10.35706/sjme.v4i1.2033</w:t>
      </w:r>
    </w:p>
    <w:p w14:paraId="432F0037" w14:textId="77777777" w:rsidR="008676B3" w:rsidRDefault="00D31CEE" w:rsidP="003925A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myati, A. (2020). Analisis Kemampuan Komunikasi Matematis Siswa Melalui Model Sscs Problem Solving Dengan Metode Hypnoteaching. </w:t>
      </w:r>
      <w:r>
        <w:rPr>
          <w:rFonts w:ascii="Times New Roman" w:hAnsi="Times New Roman" w:cs="Times New Roman"/>
          <w:i/>
          <w:iCs/>
          <w:sz w:val="24"/>
          <w:szCs w:val="24"/>
        </w:rPr>
        <w:t>Supermat (Jurnal Pendidikan Matematika)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4</w:t>
      </w:r>
      <w:r>
        <w:rPr>
          <w:rFonts w:ascii="Times New Roman" w:hAnsi="Times New Roman" w:cs="Times New Roman"/>
          <w:sz w:val="24"/>
          <w:szCs w:val="24"/>
        </w:rPr>
        <w:t xml:space="preserve">(1), 1–15. </w:t>
      </w:r>
    </w:p>
    <w:p w14:paraId="79028777" w14:textId="3E07A2C4" w:rsidR="007F10CF" w:rsidRPr="00DD5FF5" w:rsidRDefault="00D31CEE" w:rsidP="006B29B3">
      <w:pPr>
        <w:widowControl w:val="0"/>
        <w:autoSpaceDE w:val="0"/>
        <w:autoSpaceDN w:val="0"/>
        <w:adjustRightInd w:val="0"/>
        <w:spacing w:after="0" w:line="360" w:lineRule="auto"/>
        <w:ind w:left="480" w:firstLine="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ttps://doi.org/10.33627/sm.v4i1.339</w:t>
      </w:r>
    </w:p>
    <w:p w14:paraId="642B7452" w14:textId="4B0681E1" w:rsidR="00D31CEE" w:rsidRDefault="00D31CEE" w:rsidP="006B29B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2" w:name="_Hlk132146059"/>
      <w:r w:rsidRPr="00DD5FF5">
        <w:rPr>
          <w:rFonts w:ascii="Times New Roman" w:hAnsi="Times New Roman" w:cs="Times New Roman"/>
          <w:noProof/>
          <w:sz w:val="24"/>
          <w:szCs w:val="24"/>
        </w:rPr>
        <w:t xml:space="preserve">Fatio, N. A. (2020). </w:t>
      </w:r>
      <w:r w:rsidR="008676B3" w:rsidRPr="00DD5FF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Kajian Concept Image Siswa Pada Topik Persamaan Dan </w:t>
      </w:r>
      <w:r w:rsidR="008676B3" w:rsidRPr="00DD5FF5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Pertidaksamaan Linier Satu Variabel</w:t>
      </w:r>
      <w:r w:rsidRPr="00DD5FF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Universitas Pendidikan Indonesia | repository.upi.edu | perpustakaan.upi.edu</w:t>
      </w:r>
      <w:r w:rsidRPr="00DD5FF5">
        <w:rPr>
          <w:rFonts w:ascii="Times New Roman" w:hAnsi="Times New Roman" w:cs="Times New Roman"/>
          <w:noProof/>
          <w:sz w:val="24"/>
          <w:szCs w:val="24"/>
        </w:rPr>
        <w:t>. 1–8.</w:t>
      </w:r>
    </w:p>
    <w:bookmarkEnd w:id="2"/>
    <w:p w14:paraId="721A4D2C" w14:textId="77777777" w:rsidR="00D31CEE" w:rsidRDefault="00D31CEE" w:rsidP="00D31CEE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33409C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Fitriyani, T. I. (2019). </w:t>
      </w:r>
      <w:r w:rsidRPr="0033409C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Pengaruh Pembelajaran Matematika Realistik Terhadap Peningkatan Kemampuan Komunikasi Matematis Siswa Dalam Penyelesaian Soal Cerita Pada Pokok Bahasan Aritmatika Sosial Semester Genap Kelas Vii Smpn 2 Kepohbaru Tahun Pelajaran 2018/2019</w:t>
      </w:r>
      <w:r w:rsidRPr="0033409C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 (Doctoral Dissertation, Ikip Pgri Bojonegoro).</w:t>
      </w:r>
    </w:p>
    <w:p w14:paraId="760F7396" w14:textId="1DC6E9D9" w:rsidR="00D31CEE" w:rsidRDefault="00D31CEE" w:rsidP="00D31CEE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97930">
        <w:rPr>
          <w:rFonts w:ascii="Times New Roman" w:hAnsi="Times New Roman" w:cs="Times New Roman"/>
          <w:noProof/>
          <w:sz w:val="24"/>
          <w:szCs w:val="24"/>
        </w:rPr>
        <w:t xml:space="preserve">Glaser, G., &amp; Strauss, L. . (2006). </w:t>
      </w:r>
      <w:r w:rsidRPr="00F97930">
        <w:rPr>
          <w:rFonts w:ascii="Times New Roman" w:hAnsi="Times New Roman" w:cs="Times New Roman"/>
          <w:i/>
          <w:iCs/>
          <w:noProof/>
          <w:sz w:val="24"/>
          <w:szCs w:val="24"/>
        </w:rPr>
        <w:t>Grounded Theory</w:t>
      </w:r>
      <w:r w:rsidRPr="00F97930">
        <w:rPr>
          <w:rFonts w:ascii="Times New Roman" w:hAnsi="Times New Roman" w:cs="Times New Roman"/>
          <w:noProof/>
          <w:sz w:val="24"/>
          <w:szCs w:val="24"/>
        </w:rPr>
        <w:t>.</w:t>
      </w:r>
      <w:r w:rsidR="0006567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65674">
        <w:rPr>
          <w:rFonts w:ascii="Times New Roman" w:hAnsi="Times New Roman" w:cs="Times New Roman"/>
          <w:i/>
          <w:iCs/>
          <w:noProof/>
          <w:sz w:val="24"/>
          <w:szCs w:val="24"/>
        </w:rPr>
        <w:t>Aldine Transaction, A Division Transaction of Publisher New Burnwick (U.S.A) and London (U.K).</w:t>
      </w:r>
      <w:r w:rsidR="00065674">
        <w:rPr>
          <w:rFonts w:ascii="Times New Roman" w:hAnsi="Times New Roman" w:cs="Times New Roman"/>
          <w:noProof/>
          <w:sz w:val="24"/>
          <w:szCs w:val="24"/>
        </w:rPr>
        <w:t>1-284.</w:t>
      </w:r>
    </w:p>
    <w:p w14:paraId="226898D4" w14:textId="2B3E8F5E" w:rsidR="00D31CEE" w:rsidRDefault="00D31CEE" w:rsidP="00D31CE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8"/>
        </w:rPr>
      </w:pPr>
      <w:r w:rsidRPr="00D566E0">
        <w:rPr>
          <w:rFonts w:ascii="Times New Roman" w:hAnsi="Times New Roman" w:cs="Times New Roman"/>
          <w:noProof/>
          <w:sz w:val="24"/>
          <w:szCs w:val="28"/>
        </w:rPr>
        <w:t xml:space="preserve">Glaser, G., Strauss, L. A., Mills, J., Bonner, A., &amp; Francis, K. (2006). The Development of Constructivist Grounded Theory. </w:t>
      </w:r>
      <w:r w:rsidRPr="00D566E0">
        <w:rPr>
          <w:rFonts w:ascii="Times New Roman" w:hAnsi="Times New Roman" w:cs="Times New Roman"/>
          <w:i/>
          <w:iCs/>
          <w:noProof/>
          <w:sz w:val="24"/>
          <w:szCs w:val="28"/>
        </w:rPr>
        <w:t>International Journal of Qualitative Methods</w:t>
      </w:r>
      <w:r w:rsidRPr="00D566E0">
        <w:rPr>
          <w:rFonts w:ascii="Times New Roman" w:hAnsi="Times New Roman" w:cs="Times New Roman"/>
          <w:noProof/>
          <w:sz w:val="24"/>
          <w:szCs w:val="28"/>
        </w:rPr>
        <w:t xml:space="preserve">, </w:t>
      </w:r>
      <w:r w:rsidRPr="00D566E0">
        <w:rPr>
          <w:rFonts w:ascii="Times New Roman" w:hAnsi="Times New Roman" w:cs="Times New Roman"/>
          <w:i/>
          <w:iCs/>
          <w:noProof/>
          <w:sz w:val="24"/>
          <w:szCs w:val="28"/>
        </w:rPr>
        <w:t>5</w:t>
      </w:r>
      <w:r w:rsidRPr="00D566E0">
        <w:rPr>
          <w:rFonts w:ascii="Times New Roman" w:hAnsi="Times New Roman" w:cs="Times New Roman"/>
          <w:noProof/>
          <w:sz w:val="24"/>
          <w:szCs w:val="28"/>
        </w:rPr>
        <w:t>(1), 25–35. https://doi.org/10.1177/160940690600500103</w:t>
      </w:r>
    </w:p>
    <w:p w14:paraId="1A0ED3B4" w14:textId="3BEAAD82" w:rsidR="00065674" w:rsidRDefault="00065674" w:rsidP="0006567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8"/>
        </w:rPr>
      </w:pPr>
      <w:r w:rsidRPr="00065674">
        <w:rPr>
          <w:rFonts w:ascii="Times New Roman" w:hAnsi="Times New Roman" w:cs="Times New Roman"/>
          <w:noProof/>
          <w:sz w:val="24"/>
          <w:szCs w:val="28"/>
        </w:rPr>
        <w:t>Handscomb, K. (2006).</w:t>
      </w:r>
      <w:r w:rsidR="003E6244">
        <w:rPr>
          <w:rFonts w:ascii="Times New Roman" w:hAnsi="Times New Roman" w:cs="Times New Roman"/>
          <w:noProof/>
          <w:sz w:val="24"/>
          <w:szCs w:val="28"/>
        </w:rPr>
        <w:t xml:space="preserve"> Principles of Conceptualization For Image-Based Reasoning in Geometry </w:t>
      </w:r>
      <w:r w:rsidRPr="00065674">
        <w:rPr>
          <w:rFonts w:ascii="Times New Roman" w:hAnsi="Times New Roman" w:cs="Times New Roman"/>
          <w:noProof/>
          <w:sz w:val="24"/>
          <w:szCs w:val="28"/>
        </w:rPr>
        <w:t xml:space="preserve">. The principles of conceptualization are a proposed framework for understanding geometric. </w:t>
      </w:r>
      <w:r w:rsidRPr="00065674">
        <w:rPr>
          <w:rFonts w:ascii="Times New Roman" w:hAnsi="Times New Roman" w:cs="Times New Roman"/>
          <w:i/>
          <w:iCs/>
          <w:noProof/>
          <w:sz w:val="24"/>
          <w:szCs w:val="28"/>
        </w:rPr>
        <w:t>Educational Studies</w:t>
      </w:r>
      <w:r w:rsidRPr="00065674">
        <w:rPr>
          <w:rFonts w:ascii="Times New Roman" w:hAnsi="Times New Roman" w:cs="Times New Roman"/>
          <w:noProof/>
          <w:sz w:val="24"/>
          <w:szCs w:val="28"/>
        </w:rPr>
        <w:t xml:space="preserve">, </w:t>
      </w:r>
      <w:r w:rsidRPr="00065674">
        <w:rPr>
          <w:rFonts w:ascii="Times New Roman" w:hAnsi="Times New Roman" w:cs="Times New Roman"/>
          <w:i/>
          <w:iCs/>
          <w:noProof/>
          <w:sz w:val="24"/>
          <w:szCs w:val="28"/>
        </w:rPr>
        <w:t>2</w:t>
      </w:r>
      <w:r w:rsidRPr="00065674">
        <w:rPr>
          <w:rFonts w:ascii="Times New Roman" w:hAnsi="Times New Roman" w:cs="Times New Roman"/>
          <w:noProof/>
          <w:sz w:val="24"/>
          <w:szCs w:val="28"/>
        </w:rPr>
        <w:t>, 418–420.</w:t>
      </w:r>
    </w:p>
    <w:p w14:paraId="1F19F9DF" w14:textId="77777777" w:rsidR="003925AB" w:rsidRPr="00D43522" w:rsidRDefault="003925AB" w:rsidP="00241D1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4352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D43522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D43522">
        <w:rPr>
          <w:rFonts w:ascii="Times New Roman" w:hAnsi="Times New Roman" w:cs="Times New Roman"/>
          <w:sz w:val="24"/>
          <w:szCs w:val="24"/>
        </w:rPr>
        <w:fldChar w:fldCharType="separate"/>
      </w:r>
      <w:r w:rsidRPr="00D43522">
        <w:rPr>
          <w:rFonts w:ascii="Times New Roman" w:hAnsi="Times New Roman" w:cs="Times New Roman"/>
          <w:noProof/>
          <w:sz w:val="24"/>
          <w:szCs w:val="28"/>
        </w:rPr>
        <w:t xml:space="preserve">Hyun Suk, C., Chang, K. M., &amp; Bongju, L. (2022). An analysis on concept definition and concept image on quadrangle of middle and high school students. </w:t>
      </w:r>
      <w:r w:rsidRPr="00D43522">
        <w:rPr>
          <w:rFonts w:ascii="Times New Roman" w:hAnsi="Times New Roman" w:cs="Times New Roman"/>
          <w:i/>
          <w:iCs/>
          <w:noProof/>
          <w:sz w:val="24"/>
          <w:szCs w:val="28"/>
        </w:rPr>
        <w:t>The Mathematical Education</w:t>
      </w:r>
      <w:r w:rsidRPr="00D43522">
        <w:rPr>
          <w:rFonts w:ascii="Times New Roman" w:hAnsi="Times New Roman" w:cs="Times New Roman"/>
          <w:noProof/>
          <w:sz w:val="24"/>
          <w:szCs w:val="28"/>
        </w:rPr>
        <w:t xml:space="preserve">, </w:t>
      </w:r>
      <w:r w:rsidRPr="00D43522">
        <w:rPr>
          <w:rFonts w:ascii="Times New Roman" w:hAnsi="Times New Roman" w:cs="Times New Roman"/>
          <w:i/>
          <w:iCs/>
          <w:noProof/>
          <w:sz w:val="24"/>
          <w:szCs w:val="28"/>
        </w:rPr>
        <w:t>61</w:t>
      </w:r>
      <w:r w:rsidRPr="00D43522">
        <w:rPr>
          <w:rFonts w:ascii="Times New Roman" w:hAnsi="Times New Roman" w:cs="Times New Roman"/>
          <w:noProof/>
          <w:sz w:val="24"/>
          <w:szCs w:val="28"/>
        </w:rPr>
        <w:t>(2), 323–338.</w:t>
      </w:r>
    </w:p>
    <w:p w14:paraId="350F180A" w14:textId="4293A95E" w:rsidR="003925AB" w:rsidRPr="00065674" w:rsidRDefault="003925AB" w:rsidP="00241D1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43522">
        <w:rPr>
          <w:rFonts w:ascii="Times New Roman" w:hAnsi="Times New Roman" w:cs="Times New Roman"/>
          <w:sz w:val="24"/>
          <w:szCs w:val="24"/>
        </w:rPr>
        <w:fldChar w:fldCharType="end"/>
      </w:r>
    </w:p>
    <w:p w14:paraId="388E4206" w14:textId="77777777" w:rsidR="00D31CEE" w:rsidRPr="00DD5FF5" w:rsidRDefault="00D31CEE" w:rsidP="00241D1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v, B. A. B., Penelitian, H., &amp; Pembahasan, D. A. N. (2012). </w:t>
      </w:r>
      <w:r>
        <w:rPr>
          <w:rFonts w:ascii="Times New Roman" w:hAnsi="Times New Roman" w:cs="Times New Roman"/>
          <w:i/>
          <w:iCs/>
          <w:sz w:val="24"/>
          <w:szCs w:val="24"/>
        </w:rPr>
        <w:t>Agi Nugraha , 2013 Pembelajaran Matematika Melalui Metode Personalized System Of Instruction (PSI) Untuk Meningkatkan Kemampuan Komunikasi Matematis Siswa SMP Universitas Pendidikan Indonesia | repository.upi.edu</w:t>
      </w:r>
      <w:r>
        <w:rPr>
          <w:rFonts w:ascii="Times New Roman" w:hAnsi="Times New Roman" w:cs="Times New Roman"/>
          <w:sz w:val="24"/>
          <w:szCs w:val="24"/>
        </w:rPr>
        <w:t>. 49–75</w:t>
      </w:r>
    </w:p>
    <w:p w14:paraId="4487B29A" w14:textId="5544632F" w:rsidR="00D31CEE" w:rsidRDefault="00D31CEE" w:rsidP="00D31CEE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D5FF5">
        <w:rPr>
          <w:rFonts w:ascii="Times New Roman" w:hAnsi="Times New Roman" w:cs="Times New Roman"/>
          <w:noProof/>
          <w:sz w:val="24"/>
          <w:szCs w:val="24"/>
        </w:rPr>
        <w:t xml:space="preserve">Jatisunda, M. G. (2021). </w:t>
      </w:r>
      <w:r w:rsidR="009D3CE6" w:rsidRPr="00DD5FF5">
        <w:rPr>
          <w:rFonts w:ascii="Times New Roman" w:hAnsi="Times New Roman" w:cs="Times New Roman"/>
          <w:i/>
          <w:iCs/>
          <w:noProof/>
          <w:sz w:val="24"/>
          <w:szCs w:val="24"/>
        </w:rPr>
        <w:t>Concept Image-Concept Definition Siswa Dan Implikasinya</w:t>
      </w:r>
      <w:r w:rsidR="009D3CE6" w:rsidRPr="00DD5FF5">
        <w:rPr>
          <w:rFonts w:ascii="Times New Roman" w:hAnsi="Times New Roman" w:cs="Times New Roman"/>
          <w:noProof/>
          <w:sz w:val="24"/>
          <w:szCs w:val="24"/>
        </w:rPr>
        <w:t>.</w:t>
      </w:r>
      <w:r w:rsidRPr="00DD5FF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D3CE6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Pendidikan, FKIP UNMA 2021, System Thinking Skill dalam Upaya Transformasi Pembelajaran Di Era Society 5.0.</w:t>
      </w:r>
      <w:r w:rsidRPr="00DD5FF5">
        <w:rPr>
          <w:rFonts w:ascii="Times New Roman" w:hAnsi="Times New Roman" w:cs="Times New Roman"/>
          <w:noProof/>
          <w:sz w:val="24"/>
          <w:szCs w:val="24"/>
        </w:rPr>
        <w:t>751–755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14:paraId="24DB904B" w14:textId="77777777" w:rsidR="00D31CEE" w:rsidRPr="00174F53" w:rsidRDefault="00D31CEE" w:rsidP="00D31CEE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8"/>
          <w:szCs w:val="28"/>
        </w:rPr>
      </w:pPr>
      <w:bookmarkStart w:id="3" w:name="_Hlk132146313"/>
      <w:r w:rsidRPr="00174F53">
        <w:rPr>
          <w:rFonts w:ascii="Times New Roman" w:hAnsi="Times New Roman" w:cs="Times New Roman"/>
          <w:sz w:val="24"/>
          <w:szCs w:val="24"/>
        </w:rPr>
        <w:t>Jones, M., &amp; Alony, I. (2011). Guiding the use grounded theory in doctoral studies—An example from the Australian film industry. International Journal of Doctoral Studies, 6</w:t>
      </w:r>
      <w:r>
        <w:rPr>
          <w:rFonts w:ascii="Times New Roman" w:hAnsi="Times New Roman" w:cs="Times New Roman"/>
          <w:sz w:val="24"/>
          <w:szCs w:val="24"/>
        </w:rPr>
        <w:t>(January)</w:t>
      </w:r>
      <w:r w:rsidRPr="00174F53">
        <w:rPr>
          <w:rFonts w:ascii="Times New Roman" w:hAnsi="Times New Roman" w:cs="Times New Roman"/>
          <w:sz w:val="24"/>
          <w:szCs w:val="24"/>
        </w:rPr>
        <w:t>, 95–114. https://doi .org/10.28945/1429</w:t>
      </w:r>
    </w:p>
    <w:bookmarkEnd w:id="3"/>
    <w:p w14:paraId="163B58A0" w14:textId="3DDB4019" w:rsidR="00D31CEE" w:rsidRDefault="00D31CEE" w:rsidP="00D31CEE">
      <w:pPr>
        <w:ind w:left="540" w:hanging="54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7A205A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Keitel, C. (Ed.). (1998). </w:t>
      </w:r>
      <w:r w:rsidRPr="007A205A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Social Justice and Mathematics Education: Gender, Class, Ethnicity, and the Politics of Schooling; International Organisation of Women and Mathematics Education (IOWME)</w:t>
      </w:r>
      <w:r w:rsidRPr="007A205A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 Freie Universität Berlin.</w:t>
      </w:r>
    </w:p>
    <w:p w14:paraId="1F36C8E4" w14:textId="4CF0EAA1" w:rsidR="00A042BF" w:rsidRPr="00A042BF" w:rsidRDefault="00A042BF" w:rsidP="00A042BF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042BF">
        <w:rPr>
          <w:rFonts w:ascii="Times New Roman" w:hAnsi="Times New Roman" w:cs="Times New Roman"/>
          <w:noProof/>
          <w:sz w:val="24"/>
          <w:szCs w:val="28"/>
        </w:rPr>
        <w:t xml:space="preserve">Laila, H. T., &amp; Harefa, D. (2021). Hubungan Kemampuan Pemecahan Masalah Matematis Dengan Kemampuan Komunikasi Matematik Siswa. </w:t>
      </w:r>
      <w:r w:rsidRPr="00A042BF">
        <w:rPr>
          <w:rFonts w:ascii="Times New Roman" w:hAnsi="Times New Roman" w:cs="Times New Roman"/>
          <w:i/>
          <w:iCs/>
          <w:noProof/>
          <w:sz w:val="24"/>
          <w:szCs w:val="28"/>
        </w:rPr>
        <w:t>AKSARA: Jurnal Ilmu Pendidikan Formal</w:t>
      </w:r>
      <w:r w:rsidRPr="00A042BF">
        <w:rPr>
          <w:rFonts w:ascii="Times New Roman" w:hAnsi="Times New Roman" w:cs="Times New Roman"/>
          <w:noProof/>
          <w:sz w:val="24"/>
          <w:szCs w:val="28"/>
        </w:rPr>
        <w:t xml:space="preserve">, </w:t>
      </w:r>
      <w:r w:rsidRPr="00A042BF">
        <w:rPr>
          <w:rFonts w:ascii="Times New Roman" w:hAnsi="Times New Roman" w:cs="Times New Roman"/>
          <w:i/>
          <w:iCs/>
          <w:noProof/>
          <w:sz w:val="24"/>
          <w:szCs w:val="28"/>
        </w:rPr>
        <w:t>07</w:t>
      </w:r>
      <w:r w:rsidRPr="00A042BF">
        <w:rPr>
          <w:rFonts w:ascii="Times New Roman" w:hAnsi="Times New Roman" w:cs="Times New Roman"/>
          <w:noProof/>
          <w:sz w:val="24"/>
          <w:szCs w:val="28"/>
        </w:rPr>
        <w:t>, 463–474.</w:t>
      </w:r>
    </w:p>
    <w:p w14:paraId="59E7E63F" w14:textId="5009BA23" w:rsidR="00D31CEE" w:rsidRDefault="00D31CEE" w:rsidP="00D31CEE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D5FF5">
        <w:rPr>
          <w:rFonts w:ascii="Times New Roman" w:hAnsi="Times New Roman" w:cs="Times New Roman"/>
          <w:noProof/>
          <w:sz w:val="24"/>
          <w:szCs w:val="24"/>
        </w:rPr>
        <w:t xml:space="preserve">Maulida, L., Concept, K., Pada, I., Sistem, M., Linear, P., Variabel, D. U. A., &amp; Pendidikan, U. (2018). </w:t>
      </w:r>
      <w:r w:rsidR="00A042BF" w:rsidRPr="00DD5FF5">
        <w:rPr>
          <w:rFonts w:ascii="Times New Roman" w:hAnsi="Times New Roman" w:cs="Times New Roman"/>
          <w:i/>
          <w:iCs/>
          <w:noProof/>
          <w:sz w:val="24"/>
          <w:szCs w:val="24"/>
        </w:rPr>
        <w:t>Kajian Concept Image Pada Materi Variabel</w:t>
      </w:r>
      <w:r w:rsidRPr="00DD5FF5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Pr="00DD5FF5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Universitas Pendidikan Indonesia | repository . upi . edu Universitas Pendidikan Indonesia | repository . upi . edu | perpustakaan . upi . edu</w:t>
      </w:r>
      <w:r w:rsidRPr="00DD5FF5">
        <w:rPr>
          <w:rFonts w:ascii="Times New Roman" w:hAnsi="Times New Roman" w:cs="Times New Roman"/>
          <w:noProof/>
          <w:sz w:val="24"/>
          <w:szCs w:val="24"/>
        </w:rPr>
        <w:t>. 1–7.</w:t>
      </w:r>
    </w:p>
    <w:p w14:paraId="3078F7E6" w14:textId="77777777" w:rsidR="00D31CEE" w:rsidRPr="00294D85" w:rsidRDefault="00D31CEE" w:rsidP="00D31CE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8"/>
          <w:szCs w:val="32"/>
        </w:rPr>
      </w:pPr>
      <w:r w:rsidRPr="002D001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2D0012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2D0012">
        <w:rPr>
          <w:rFonts w:ascii="Times New Roman" w:hAnsi="Times New Roman" w:cs="Times New Roman"/>
          <w:sz w:val="24"/>
          <w:szCs w:val="24"/>
        </w:rPr>
        <w:fldChar w:fldCharType="separate"/>
      </w:r>
      <w:r w:rsidRPr="002D0012">
        <w:rPr>
          <w:rFonts w:ascii="Times New Roman" w:hAnsi="Times New Roman" w:cs="Times New Roman"/>
          <w:noProof/>
          <w:sz w:val="24"/>
          <w:szCs w:val="28"/>
        </w:rPr>
        <w:t xml:space="preserve">Misu, L., Hasnawati, &amp; Busnawir. (2020). Menelusuri Kognisi Mahasiswa Tentang Concept Definition Dan Concept Image Dalam Mendefinisikan Konsep Matematika. </w:t>
      </w:r>
      <w:r w:rsidRPr="002D0012">
        <w:rPr>
          <w:rFonts w:ascii="Times New Roman" w:hAnsi="Times New Roman" w:cs="Times New Roman"/>
          <w:i/>
          <w:iCs/>
          <w:noProof/>
          <w:sz w:val="24"/>
          <w:szCs w:val="28"/>
        </w:rPr>
        <w:t>Jurnal Penelitian Pendidikan Matematika</w:t>
      </w:r>
      <w:r w:rsidRPr="002D0012">
        <w:rPr>
          <w:rFonts w:ascii="Times New Roman" w:hAnsi="Times New Roman" w:cs="Times New Roman"/>
          <w:noProof/>
          <w:sz w:val="24"/>
          <w:szCs w:val="28"/>
        </w:rPr>
        <w:t xml:space="preserve">, </w:t>
      </w:r>
      <w:r w:rsidRPr="002D0012">
        <w:rPr>
          <w:rFonts w:ascii="Times New Roman" w:hAnsi="Times New Roman" w:cs="Times New Roman"/>
          <w:i/>
          <w:iCs/>
          <w:noProof/>
          <w:sz w:val="24"/>
          <w:szCs w:val="28"/>
        </w:rPr>
        <w:t>8</w:t>
      </w:r>
      <w:r w:rsidRPr="002D0012">
        <w:rPr>
          <w:rFonts w:ascii="Times New Roman" w:hAnsi="Times New Roman" w:cs="Times New Roman"/>
          <w:noProof/>
          <w:sz w:val="24"/>
          <w:szCs w:val="28"/>
        </w:rPr>
        <w:t>(1), 29–38. http://dx.doi.org/10.36709/jppm.v8i1.11401</w:t>
      </w:r>
      <w:r>
        <w:rPr>
          <w:rFonts w:ascii="Times New Roman" w:hAnsi="Times New Roman" w:cs="Times New Roman"/>
          <w:noProof/>
          <w:sz w:val="24"/>
          <w:szCs w:val="28"/>
        </w:rPr>
        <w:t>.</w:t>
      </w:r>
    </w:p>
    <w:p w14:paraId="2BCAF372" w14:textId="77777777" w:rsidR="00D31CEE" w:rsidRPr="00294D85" w:rsidRDefault="00D31CEE" w:rsidP="00D31C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94D85">
        <w:rPr>
          <w:rFonts w:ascii="Times New Roman" w:hAnsi="Times New Roman" w:cs="Times New Roman"/>
          <w:noProof/>
          <w:sz w:val="24"/>
          <w:szCs w:val="28"/>
        </w:rPr>
        <w:t xml:space="preserve">Miyazaki, M., Fujita, T., &amp; Jones, K. (2017). Students’ understanding of the structure of deductive proof. </w:t>
      </w:r>
      <w:r w:rsidRPr="00294D85">
        <w:rPr>
          <w:rFonts w:ascii="Times New Roman" w:hAnsi="Times New Roman" w:cs="Times New Roman"/>
          <w:i/>
          <w:iCs/>
          <w:noProof/>
          <w:sz w:val="24"/>
          <w:szCs w:val="28"/>
        </w:rPr>
        <w:t>Educational Studies in Mathematics</w:t>
      </w:r>
      <w:r w:rsidRPr="00294D85">
        <w:rPr>
          <w:rFonts w:ascii="Times New Roman" w:hAnsi="Times New Roman" w:cs="Times New Roman"/>
          <w:noProof/>
          <w:sz w:val="24"/>
          <w:szCs w:val="28"/>
        </w:rPr>
        <w:t xml:space="preserve">, </w:t>
      </w:r>
      <w:r w:rsidRPr="00294D85">
        <w:rPr>
          <w:rFonts w:ascii="Times New Roman" w:hAnsi="Times New Roman" w:cs="Times New Roman"/>
          <w:i/>
          <w:iCs/>
          <w:noProof/>
          <w:sz w:val="24"/>
          <w:szCs w:val="28"/>
        </w:rPr>
        <w:t>94</w:t>
      </w:r>
      <w:r w:rsidRPr="00294D85">
        <w:rPr>
          <w:rFonts w:ascii="Times New Roman" w:hAnsi="Times New Roman" w:cs="Times New Roman"/>
          <w:noProof/>
          <w:sz w:val="24"/>
          <w:szCs w:val="28"/>
        </w:rPr>
        <w:t>(2), 223–239. https://doi.org/10.1007/s10649-016-9720-9</w:t>
      </w:r>
    </w:p>
    <w:p w14:paraId="23EA1B6E" w14:textId="562DEC28" w:rsidR="00D31CEE" w:rsidRDefault="00D31CEE" w:rsidP="00D31CE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bookmarkStart w:id="4" w:name="_Hlk132146160"/>
      <w:r>
        <w:rPr>
          <w:rFonts w:ascii="Times New Roman" w:hAnsi="Times New Roman" w:cs="Times New Roman"/>
          <w:sz w:val="24"/>
          <w:szCs w:val="24"/>
        </w:rPr>
        <w:t>Mujib, A. (2021). Kesulitan Mahasiswa Dalam Pembuktian Matematis: Problem Matematika Diskrit.</w:t>
      </w:r>
      <w:r w:rsidR="00640DBF">
        <w:rPr>
          <w:rFonts w:ascii="Times New Roman" w:hAnsi="Times New Roman" w:cs="Times New Roman"/>
          <w:i/>
          <w:iCs/>
          <w:sz w:val="24"/>
          <w:szCs w:val="24"/>
        </w:rPr>
        <w:t>Jurnal MathEducation Nusantara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(1), </w:t>
      </w:r>
      <w:r w:rsidR="00640DBF">
        <w:rPr>
          <w:rFonts w:ascii="Times New Roman" w:hAnsi="Times New Roman" w:cs="Times New Roman"/>
          <w:sz w:val="24"/>
          <w:szCs w:val="24"/>
        </w:rPr>
        <w:t>51-57</w:t>
      </w:r>
      <w:r>
        <w:rPr>
          <w:rFonts w:ascii="Times New Roman" w:hAnsi="Times New Roman" w:cs="Times New Roman"/>
          <w:sz w:val="24"/>
          <w:szCs w:val="24"/>
        </w:rPr>
        <w:t>.</w:t>
      </w:r>
    </w:p>
    <w:bookmarkEnd w:id="4"/>
    <w:p w14:paraId="3AC98E27" w14:textId="36D2D5A1" w:rsidR="00647EDA" w:rsidRDefault="00647EDA" w:rsidP="00D31CE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4C011E">
        <w:rPr>
          <w:rFonts w:ascii="Times New Roman" w:hAnsi="Times New Roman" w:cs="Times New Roman"/>
          <w:noProof/>
          <w:sz w:val="24"/>
          <w:szCs w:val="24"/>
        </w:rPr>
        <w:t xml:space="preserve">Nardi, E. (1996). </w:t>
      </w:r>
      <w:r w:rsidRPr="004C011E">
        <w:rPr>
          <w:rFonts w:ascii="Times New Roman" w:hAnsi="Times New Roman" w:cs="Times New Roman"/>
          <w:i/>
          <w:iCs/>
          <w:noProof/>
          <w:sz w:val="24"/>
          <w:szCs w:val="24"/>
        </w:rPr>
        <w:t>The Novice Mathematician’s Encounter With Mathematical Abstraction: Tensions in Concept-Image Construction and Formalisation</w:t>
      </w:r>
      <w:r w:rsidRPr="004C011E">
        <w:rPr>
          <w:rFonts w:ascii="Times New Roman" w:hAnsi="Times New Roman" w:cs="Times New Roman"/>
          <w:noProof/>
          <w:sz w:val="24"/>
          <w:szCs w:val="24"/>
        </w:rPr>
        <w:t xml:space="preserve"> (pp. 1–434)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72B1B95" w14:textId="77777777" w:rsidR="00D31CEE" w:rsidRDefault="00D31CEE" w:rsidP="00D31CE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  <w:r w:rsidRPr="000A6D4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Na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wa</w:t>
      </w:r>
      <w:r w:rsidRPr="000A6D4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wi, M. (2012). </w:t>
      </w:r>
      <w:r w:rsidRPr="000A6D4B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Pengaruh Strategi Pembelajaran dan Kemampuan Penalaran Formal Terhadap Hasil Belajar Matematika Siswa Sekolah Menengah Atas (SWASTA) Al Ulum Medan</w:t>
      </w:r>
      <w:r w:rsidRPr="000A6D4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 (Doctoral dissertation, UNIMED).</w:t>
      </w:r>
    </w:p>
    <w:p w14:paraId="6BD25FE9" w14:textId="77777777" w:rsidR="00A042BF" w:rsidRDefault="00D31CEE" w:rsidP="00D31CEE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bookmarkStart w:id="5" w:name="_Hlk132146189"/>
      <w:r>
        <w:rPr>
          <w:rFonts w:ascii="Times New Roman" w:hAnsi="Times New Roman" w:cs="Times New Roman"/>
          <w:sz w:val="24"/>
          <w:szCs w:val="24"/>
        </w:rPr>
        <w:t xml:space="preserve">Nugraha, T. H., &amp; Pujiastuti, H. (2019). Analisis Kemampuan Komunikasi Matematis Siswa Berdasarkan Perbedaan Gender. </w:t>
      </w:r>
      <w:r>
        <w:rPr>
          <w:rFonts w:ascii="Times New Roman" w:hAnsi="Times New Roman" w:cs="Times New Roman"/>
          <w:i/>
          <w:iCs/>
          <w:sz w:val="24"/>
          <w:szCs w:val="24"/>
        </w:rPr>
        <w:t>Edumatica : Jurnal Pendidikan Matematika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9</w:t>
      </w:r>
      <w:r>
        <w:rPr>
          <w:rFonts w:ascii="Times New Roman" w:hAnsi="Times New Roman" w:cs="Times New Roman"/>
          <w:sz w:val="24"/>
          <w:szCs w:val="24"/>
        </w:rPr>
        <w:t xml:space="preserve">(1), 1–7. </w:t>
      </w:r>
    </w:p>
    <w:p w14:paraId="7BCE0E0C" w14:textId="2036A7DC" w:rsidR="00D31CEE" w:rsidRPr="008E634E" w:rsidRDefault="00D31CEE" w:rsidP="00A042BF">
      <w:pPr>
        <w:widowControl w:val="0"/>
        <w:autoSpaceDE w:val="0"/>
        <w:autoSpaceDN w:val="0"/>
        <w:adjustRightInd w:val="0"/>
        <w:spacing w:before="120" w:after="0" w:line="240" w:lineRule="auto"/>
        <w:ind w:left="480" w:hanging="3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ttps://doi.org/10.22437/edumatica.v9i1.5880</w:t>
      </w:r>
    </w:p>
    <w:bookmarkEnd w:id="5"/>
    <w:p w14:paraId="56B02486" w14:textId="5045BA3F" w:rsidR="00EE5BF2" w:rsidRPr="00EE5BF2" w:rsidRDefault="00D31CEE" w:rsidP="00EE5BF2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urwahyu, B., Tatag, Y. E. ., &amp; Suwarsono, S. (2016). Bayangan Konsep (Concept Image) Mahasiswa pada Konsep Kombinasi Ditinjau dari Perbedaan Gender dan Kemampuan Matematika. </w:t>
      </w:r>
      <w:r>
        <w:rPr>
          <w:rFonts w:ascii="Times New Roman" w:hAnsi="Times New Roman" w:cs="Times New Roman"/>
          <w:i/>
          <w:iCs/>
          <w:sz w:val="24"/>
          <w:szCs w:val="24"/>
        </w:rPr>
        <w:t>Kreano, Jurnal Matematika Kreatif-Inovatif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7</w:t>
      </w:r>
      <w:r>
        <w:rPr>
          <w:rFonts w:ascii="Times New Roman" w:hAnsi="Times New Roman" w:cs="Times New Roman"/>
          <w:sz w:val="24"/>
          <w:szCs w:val="24"/>
        </w:rPr>
        <w:t>(2), 153–162. https://doi.org/10.15294/kreano.v7i2.5901</w:t>
      </w:r>
      <w:r w:rsidR="00EE5BF2">
        <w:rPr>
          <w:rFonts w:ascii="Times New Roman" w:hAnsi="Times New Roman" w:cs="Times New Roman"/>
          <w:sz w:val="24"/>
          <w:szCs w:val="24"/>
        </w:rPr>
        <w:t>.</w:t>
      </w:r>
    </w:p>
    <w:p w14:paraId="3F3A1A6B" w14:textId="775B3005" w:rsidR="00D31CEE" w:rsidRPr="00A042BF" w:rsidRDefault="00D31CEE" w:rsidP="00D31CE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042BF">
        <w:rPr>
          <w:rFonts w:ascii="Times New Roman" w:hAnsi="Times New Roman" w:cs="Times New Roman"/>
          <w:noProof/>
          <w:sz w:val="24"/>
          <w:szCs w:val="24"/>
        </w:rPr>
        <w:t xml:space="preserve">Parameswaran, R. (2009). </w:t>
      </w:r>
      <w:r w:rsidRPr="00A042BF">
        <w:rPr>
          <w:rFonts w:ascii="Times New Roman" w:hAnsi="Times New Roman" w:cs="Times New Roman"/>
          <w:i/>
          <w:iCs/>
          <w:noProof/>
          <w:sz w:val="24"/>
          <w:szCs w:val="24"/>
        </w:rPr>
        <w:t>Concept image formation in understanding abstract definitions – a case study in graphs in discrete mathematics</w:t>
      </w:r>
      <w:r w:rsidRPr="00A042BF">
        <w:rPr>
          <w:rFonts w:ascii="Times New Roman" w:hAnsi="Times New Roman" w:cs="Times New Roman"/>
          <w:noProof/>
          <w:sz w:val="24"/>
          <w:szCs w:val="24"/>
        </w:rPr>
        <w:t>.</w:t>
      </w:r>
      <w:r w:rsidR="00A042BF" w:rsidRPr="00A042BF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A042BF" w:rsidRPr="00A042BF">
        <w:rPr>
          <w:rFonts w:ascii="Times New Roman" w:hAnsi="Times New Roman" w:cs="Times New Roman"/>
          <w:sz w:val="24"/>
          <w:szCs w:val="24"/>
        </w:rPr>
        <w:t>Chennai Mathematical Institute H1 SIPCOT IT Park</w:t>
      </w:r>
      <w:r w:rsidRPr="00A042BF">
        <w:rPr>
          <w:rFonts w:ascii="Times New Roman" w:hAnsi="Times New Roman" w:cs="Times New Roman"/>
          <w:noProof/>
          <w:sz w:val="24"/>
          <w:szCs w:val="24"/>
        </w:rPr>
        <w:t xml:space="preserve"> 1–27.</w:t>
      </w:r>
    </w:p>
    <w:p w14:paraId="33144114" w14:textId="77777777" w:rsidR="00D31CEE" w:rsidRPr="00D33B90" w:rsidRDefault="00D31CEE" w:rsidP="00D31CE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733702">
        <w:rPr>
          <w:rFonts w:ascii="Times New Roman" w:hAnsi="Times New Roman" w:cs="Times New Roman"/>
          <w:noProof/>
          <w:sz w:val="24"/>
          <w:szCs w:val="24"/>
        </w:rPr>
        <w:t xml:space="preserve">Qureshi, H. A., &amp; Ünlü, Z. (2020). Beyond the Paradigm Conflicts: A Four-Step Coding Instrument for Grounded Theory. </w:t>
      </w:r>
      <w:r w:rsidRPr="00733702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Qualitative Methods</w:t>
      </w:r>
      <w:r w:rsidRPr="0073370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33702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733702">
        <w:rPr>
          <w:rFonts w:ascii="Times New Roman" w:hAnsi="Times New Roman" w:cs="Times New Roman"/>
          <w:noProof/>
          <w:sz w:val="24"/>
          <w:szCs w:val="24"/>
        </w:rPr>
        <w:t>, 1–10. https://doi.org/10.1177/1609406920928188</w:t>
      </w:r>
    </w:p>
    <w:p w14:paraId="2B117DAD" w14:textId="77777777" w:rsidR="00D31CEE" w:rsidRPr="002D0012" w:rsidRDefault="00D31CEE" w:rsidP="00D31C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E64F7">
        <w:rPr>
          <w:rFonts w:ascii="Times New Roman" w:hAnsi="Times New Roman" w:cs="Times New Roman"/>
          <w:noProof/>
          <w:sz w:val="24"/>
          <w:szCs w:val="28"/>
        </w:rPr>
        <w:t xml:space="preserve">Sagala, V., &amp; Hatip, A. (2018). Peningkatan Lapisan Pemahaman Konsep Luas Bangun Datar Mahasiswa melalui Model Pembelajaran PRAKTAK. </w:t>
      </w:r>
      <w:r w:rsidRPr="00AE64F7">
        <w:rPr>
          <w:rFonts w:ascii="Times New Roman" w:hAnsi="Times New Roman" w:cs="Times New Roman"/>
          <w:i/>
          <w:iCs/>
          <w:noProof/>
          <w:sz w:val="24"/>
          <w:szCs w:val="28"/>
        </w:rPr>
        <w:t>Jurnal Didaktik Matematika</w:t>
      </w:r>
      <w:r w:rsidRPr="00AE64F7">
        <w:rPr>
          <w:rFonts w:ascii="Times New Roman" w:hAnsi="Times New Roman" w:cs="Times New Roman"/>
          <w:noProof/>
          <w:sz w:val="24"/>
          <w:szCs w:val="28"/>
        </w:rPr>
        <w:t xml:space="preserve">, </w:t>
      </w:r>
      <w:r w:rsidRPr="00AE64F7">
        <w:rPr>
          <w:rFonts w:ascii="Times New Roman" w:hAnsi="Times New Roman" w:cs="Times New Roman"/>
          <w:i/>
          <w:iCs/>
          <w:noProof/>
          <w:sz w:val="24"/>
          <w:szCs w:val="28"/>
        </w:rPr>
        <w:t>5</w:t>
      </w:r>
      <w:r w:rsidRPr="00AE64F7">
        <w:rPr>
          <w:rFonts w:ascii="Times New Roman" w:hAnsi="Times New Roman" w:cs="Times New Roman"/>
          <w:noProof/>
          <w:sz w:val="24"/>
          <w:szCs w:val="28"/>
        </w:rPr>
        <w:t>(2), 30–39. https://doi.org/10.24815/jdm.v5i2.11898</w:t>
      </w:r>
    </w:p>
    <w:p w14:paraId="590F0E6B" w14:textId="77777777" w:rsidR="00D31CEE" w:rsidRPr="00DD5FF5" w:rsidRDefault="00D31CEE" w:rsidP="00D31CEE">
      <w:pPr>
        <w:widowControl w:val="0"/>
        <w:autoSpaceDE w:val="0"/>
        <w:autoSpaceDN w:val="0"/>
        <w:adjustRightInd w:val="0"/>
        <w:spacing w:after="0" w:line="240" w:lineRule="auto"/>
        <w:ind w:left="540" w:hanging="5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D0012">
        <w:rPr>
          <w:rFonts w:ascii="Times New Roman" w:hAnsi="Times New Roman" w:cs="Times New Roman"/>
          <w:sz w:val="24"/>
          <w:szCs w:val="24"/>
        </w:rPr>
        <w:fldChar w:fldCharType="end"/>
      </w:r>
      <w:r w:rsidRPr="00D15D2C">
        <w:rPr>
          <w:rFonts w:ascii="Times New Roman" w:hAnsi="Times New Roman" w:cs="Times New Roman"/>
          <w:noProof/>
          <w:sz w:val="24"/>
          <w:szCs w:val="24"/>
        </w:rPr>
        <w:t>Selden, A. and Selden, J. 2003. Validation of Proof Considered as Texts: Can Undergraduates Tell Whether an Argument Proves a Theorem? Journal for Research Mathematics Education, Vol. 34(1): 4-36.</w:t>
      </w:r>
    </w:p>
    <w:p w14:paraId="31A8FE08" w14:textId="77777777" w:rsidR="00D31CEE" w:rsidRPr="00DD5FF5" w:rsidRDefault="00D31CEE" w:rsidP="00D31CEE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6" w:name="_Hlk98197607"/>
      <w:r w:rsidRPr="00DD5FF5">
        <w:rPr>
          <w:rFonts w:ascii="Times New Roman" w:hAnsi="Times New Roman" w:cs="Times New Roman"/>
          <w:noProof/>
          <w:sz w:val="24"/>
          <w:szCs w:val="24"/>
        </w:rPr>
        <w:t xml:space="preserve">Septiati, E. (2021). Kemampuan Mahasiswa Dalam Mengkonstruksi Bukti Matematis pada Mata Kuliah Analisis Real. </w:t>
      </w:r>
      <w:r w:rsidRPr="00DD5FF5">
        <w:rPr>
          <w:rFonts w:ascii="Times New Roman" w:hAnsi="Times New Roman" w:cs="Times New Roman"/>
          <w:i/>
          <w:iCs/>
          <w:noProof/>
          <w:sz w:val="24"/>
          <w:szCs w:val="24"/>
        </w:rPr>
        <w:t>Jurnal Inovasi Pendidikan Matematika</w:t>
      </w:r>
      <w:r w:rsidRPr="00DD5FF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D5FF5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DD5FF5">
        <w:rPr>
          <w:rFonts w:ascii="Times New Roman" w:hAnsi="Times New Roman" w:cs="Times New Roman"/>
          <w:noProof/>
          <w:sz w:val="24"/>
          <w:szCs w:val="24"/>
        </w:rPr>
        <w:t>(1), 64–72.</w:t>
      </w:r>
      <w:bookmarkEnd w:id="6"/>
    </w:p>
    <w:p w14:paraId="450F7052" w14:textId="77777777" w:rsidR="00EE5BF2" w:rsidRDefault="00D31CEE" w:rsidP="00D31CEE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D5FF5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etyawati, R. D., &amp; Ratu, N. (2019). Lapisan Pemahaman Konsep Matematika Dalam Soal Pisa Pada Siswa Sma Kelas X. </w:t>
      </w:r>
      <w:r w:rsidRPr="00DD5FF5">
        <w:rPr>
          <w:rFonts w:ascii="Times New Roman" w:hAnsi="Times New Roman" w:cs="Times New Roman"/>
          <w:i/>
          <w:iCs/>
          <w:noProof/>
          <w:sz w:val="24"/>
          <w:szCs w:val="24"/>
        </w:rPr>
        <w:t>AKSIOMA: Jurnal Program Studi Pendidikan Matematika</w:t>
      </w:r>
      <w:r w:rsidRPr="00DD5FF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D5FF5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DD5FF5">
        <w:rPr>
          <w:rFonts w:ascii="Times New Roman" w:hAnsi="Times New Roman" w:cs="Times New Roman"/>
          <w:noProof/>
          <w:sz w:val="24"/>
          <w:szCs w:val="24"/>
        </w:rPr>
        <w:t>(1), 193–204.</w:t>
      </w:r>
    </w:p>
    <w:p w14:paraId="3B26469C" w14:textId="178E318B" w:rsidR="00D31CEE" w:rsidRDefault="00D31CEE" w:rsidP="00EE5BF2">
      <w:pPr>
        <w:widowControl w:val="0"/>
        <w:autoSpaceDE w:val="0"/>
        <w:autoSpaceDN w:val="0"/>
        <w:adjustRightInd w:val="0"/>
        <w:spacing w:before="120" w:after="0" w:line="240" w:lineRule="auto"/>
        <w:ind w:left="480" w:hanging="3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D5FF5">
        <w:rPr>
          <w:rFonts w:ascii="Times New Roman" w:hAnsi="Times New Roman" w:cs="Times New Roman"/>
          <w:noProof/>
          <w:sz w:val="24"/>
          <w:szCs w:val="24"/>
        </w:rPr>
        <w:t xml:space="preserve"> https://doi.org/10.24127/ajpm.v8i1.1890</w:t>
      </w:r>
    </w:p>
    <w:p w14:paraId="466F9002" w14:textId="67485258" w:rsidR="00D31CEE" w:rsidRDefault="00D31CEE" w:rsidP="00D31CEE">
      <w:pPr>
        <w:spacing w:after="0"/>
        <w:ind w:left="630" w:hanging="63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F4F03">
        <w:rPr>
          <w:rFonts w:ascii="Times New Roman" w:hAnsi="Times New Roman" w:cs="Times New Roman"/>
          <w:noProof/>
          <w:sz w:val="24"/>
          <w:szCs w:val="24"/>
        </w:rPr>
        <w:t>Shlomo Vinner, “Conflicts Between Definitions and Intuitions: The Case of The Tangent”, Proceedings of P.M.E., 6, (1983), 1-5.</w:t>
      </w:r>
    </w:p>
    <w:p w14:paraId="5D70C4C0" w14:textId="26D9094E" w:rsidR="00376B2F" w:rsidRPr="00EF522D" w:rsidRDefault="00376B2F" w:rsidP="00376B2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EF522D">
        <w:rPr>
          <w:rFonts w:ascii="Times New Roman" w:hAnsi="Times New Roman" w:cs="Times New Roman"/>
          <w:noProof/>
          <w:sz w:val="24"/>
          <w:szCs w:val="24"/>
        </w:rPr>
        <w:t xml:space="preserve">Siagian, S. S., Mujib, A., &amp; Zahari, C. L. (2022). Analisis Tingkat Kecemasan Matematika dalam Pembentukan Konsep Image Siswa. </w:t>
      </w:r>
      <w:r w:rsidRPr="00EF522D">
        <w:rPr>
          <w:rFonts w:ascii="Times New Roman" w:hAnsi="Times New Roman" w:cs="Times New Roman"/>
          <w:i/>
          <w:iCs/>
          <w:noProof/>
          <w:sz w:val="24"/>
          <w:szCs w:val="24"/>
        </w:rPr>
        <w:t>Paradikma: Jurnal Pendidikan Matematika</w:t>
      </w:r>
      <w:r w:rsidRPr="00EF52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F522D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EF522D">
        <w:rPr>
          <w:rFonts w:ascii="Times New Roman" w:hAnsi="Times New Roman" w:cs="Times New Roman"/>
          <w:noProof/>
          <w:sz w:val="24"/>
          <w:szCs w:val="24"/>
        </w:rPr>
        <w:t>(1), 8–13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F522D">
        <w:rPr>
          <w:rFonts w:ascii="Times New Roman" w:hAnsi="Times New Roman" w:cs="Times New Roman"/>
          <w:noProof/>
          <w:sz w:val="24"/>
          <w:szCs w:val="24"/>
        </w:rPr>
        <w:t>https://doi.org/10.24114/paradikma.v15i1.34569</w:t>
      </w:r>
    </w:p>
    <w:p w14:paraId="7C2C80DD" w14:textId="55A034CC" w:rsidR="007F10CF" w:rsidRDefault="00376B2F" w:rsidP="00376B2F">
      <w:pPr>
        <w:spacing w:after="0" w:line="360" w:lineRule="auto"/>
        <w:ind w:left="540" w:hanging="5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bookmarkStart w:id="7" w:name="_Hlk98202986"/>
      <w:r w:rsidR="00D31CEE" w:rsidRPr="00F965B6">
        <w:rPr>
          <w:rFonts w:ascii="Times New Roman" w:hAnsi="Times New Roman" w:cs="Times New Roman"/>
          <w:noProof/>
          <w:sz w:val="24"/>
          <w:szCs w:val="24"/>
        </w:rPr>
        <w:t>Sumarmo, U. 2003. Advanced</w:t>
      </w:r>
      <w:r w:rsidR="00D31C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31CEE" w:rsidRPr="00F965B6">
        <w:rPr>
          <w:rFonts w:ascii="Times New Roman" w:hAnsi="Times New Roman" w:cs="Times New Roman"/>
          <w:noProof/>
          <w:sz w:val="24"/>
          <w:szCs w:val="24"/>
        </w:rPr>
        <w:t>Mathematical Thinking dan Habit of</w:t>
      </w:r>
      <w:r w:rsidR="00D31C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31CEE" w:rsidRPr="00F965B6">
        <w:rPr>
          <w:rFonts w:ascii="Times New Roman" w:hAnsi="Times New Roman" w:cs="Times New Roman"/>
          <w:noProof/>
          <w:sz w:val="24"/>
          <w:szCs w:val="24"/>
        </w:rPr>
        <w:t>Mind</w:t>
      </w:r>
      <w:r w:rsidR="00D31C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31CEE" w:rsidRPr="00F965B6">
        <w:rPr>
          <w:rFonts w:ascii="Times New Roman" w:hAnsi="Times New Roman" w:cs="Times New Roman"/>
          <w:noProof/>
          <w:sz w:val="24"/>
          <w:szCs w:val="24"/>
        </w:rPr>
        <w:t>Mahasiswa. Bahan Ajar Mata Kuliah Kajian dan Isu Pendidikan Matematika Pascasarjana UPI</w:t>
      </w:r>
      <w:r w:rsidR="00D31CE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31CEE" w:rsidRPr="00F965B6">
        <w:rPr>
          <w:rFonts w:ascii="Times New Roman" w:hAnsi="Times New Roman" w:cs="Times New Roman"/>
          <w:noProof/>
          <w:sz w:val="24"/>
          <w:szCs w:val="24"/>
        </w:rPr>
        <w:t>dan STKIP Siliwangi Bandung.</w:t>
      </w:r>
      <w:r w:rsidR="00EE5BF2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31CEE" w:rsidRPr="00F965B6">
        <w:rPr>
          <w:rFonts w:ascii="Times New Roman" w:hAnsi="Times New Roman" w:cs="Times New Roman"/>
          <w:noProof/>
          <w:sz w:val="24"/>
          <w:szCs w:val="24"/>
        </w:rPr>
        <w:t>https://docplayer.info/40412699-Advanced-mathematical-thinking-dan-habit- of-mind-mahasiswa.html</w:t>
      </w:r>
    </w:p>
    <w:p w14:paraId="7FB4507B" w14:textId="2BE9BAF4" w:rsidR="00D31CEE" w:rsidRDefault="00D31CEE" w:rsidP="00241D1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8"/>
        </w:rPr>
      </w:pPr>
      <w:r w:rsidRPr="0080287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80287A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80287A">
        <w:rPr>
          <w:rFonts w:ascii="Times New Roman" w:hAnsi="Times New Roman" w:cs="Times New Roman"/>
          <w:sz w:val="24"/>
          <w:szCs w:val="24"/>
        </w:rPr>
        <w:fldChar w:fldCharType="separate"/>
      </w:r>
      <w:r w:rsidRPr="0080287A">
        <w:rPr>
          <w:rFonts w:ascii="Times New Roman" w:hAnsi="Times New Roman" w:cs="Times New Roman"/>
          <w:noProof/>
          <w:sz w:val="24"/>
          <w:szCs w:val="28"/>
        </w:rPr>
        <w:t xml:space="preserve">Tall, D. (1986). Constructing the concept image of a tangent. </w:t>
      </w:r>
      <w:r w:rsidRPr="0080287A">
        <w:rPr>
          <w:rFonts w:ascii="Times New Roman" w:hAnsi="Times New Roman" w:cs="Times New Roman"/>
          <w:i/>
          <w:iCs/>
          <w:noProof/>
          <w:sz w:val="24"/>
          <w:szCs w:val="28"/>
        </w:rPr>
        <w:t>Proceedings of the 11th Conference of the International Group for the Psychology of Mathematics Education</w:t>
      </w:r>
      <w:r w:rsidRPr="0080287A">
        <w:rPr>
          <w:rFonts w:ascii="Times New Roman" w:hAnsi="Times New Roman" w:cs="Times New Roman"/>
          <w:noProof/>
          <w:sz w:val="24"/>
          <w:szCs w:val="28"/>
        </w:rPr>
        <w:t xml:space="preserve">, </w:t>
      </w:r>
      <w:r w:rsidRPr="0080287A">
        <w:rPr>
          <w:rFonts w:ascii="Times New Roman" w:hAnsi="Times New Roman" w:cs="Times New Roman"/>
          <w:i/>
          <w:iCs/>
          <w:noProof/>
          <w:sz w:val="24"/>
          <w:szCs w:val="28"/>
        </w:rPr>
        <w:t>3</w:t>
      </w:r>
      <w:r w:rsidRPr="0080287A">
        <w:rPr>
          <w:rFonts w:ascii="Times New Roman" w:hAnsi="Times New Roman" w:cs="Times New Roman"/>
          <w:noProof/>
          <w:sz w:val="24"/>
          <w:szCs w:val="28"/>
        </w:rPr>
        <w:t>(Skemp 1979), 69–75. http://www.warwick.ac.uk/staff/David.Tall/pdfs/dot1987c-tangent-pme.pdf</w:t>
      </w:r>
      <w:r w:rsidR="00647EDA">
        <w:rPr>
          <w:rFonts w:ascii="Times New Roman" w:hAnsi="Times New Roman" w:cs="Times New Roman"/>
          <w:noProof/>
          <w:sz w:val="24"/>
          <w:szCs w:val="28"/>
        </w:rPr>
        <w:t>.</w:t>
      </w:r>
    </w:p>
    <w:p w14:paraId="40B5E39B" w14:textId="69F39606" w:rsidR="00647EDA" w:rsidRPr="0080287A" w:rsidRDefault="00647EDA" w:rsidP="00241D1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C011E">
        <w:rPr>
          <w:rFonts w:ascii="Times New Roman" w:hAnsi="Times New Roman" w:cs="Times New Roman"/>
          <w:noProof/>
          <w:sz w:val="24"/>
          <w:szCs w:val="24"/>
        </w:rPr>
        <w:t xml:space="preserve">Tall, D. (1992). Construction of Objects through Definition and Proof. </w:t>
      </w:r>
      <w:r w:rsidRPr="004C011E">
        <w:rPr>
          <w:rFonts w:ascii="Times New Roman" w:hAnsi="Times New Roman" w:cs="Times New Roman"/>
          <w:i/>
          <w:iCs/>
          <w:noProof/>
          <w:sz w:val="24"/>
          <w:szCs w:val="24"/>
        </w:rPr>
        <w:t>Mathematics Education Research Centre</w:t>
      </w:r>
      <w:r w:rsidRPr="004C011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4C011E">
        <w:rPr>
          <w:rFonts w:ascii="Times New Roman" w:hAnsi="Times New Roman" w:cs="Times New Roman"/>
          <w:i/>
          <w:iCs/>
          <w:noProof/>
          <w:sz w:val="24"/>
          <w:szCs w:val="24"/>
        </w:rPr>
        <w:t>August</w:t>
      </w:r>
      <w:r w:rsidRPr="004C011E">
        <w:rPr>
          <w:rFonts w:ascii="Times New Roman" w:hAnsi="Times New Roman" w:cs="Times New Roman"/>
          <w:noProof/>
          <w:sz w:val="24"/>
          <w:szCs w:val="24"/>
        </w:rPr>
        <w:t>, 1–6.</w:t>
      </w:r>
    </w:p>
    <w:p w14:paraId="09FD84E3" w14:textId="77777777" w:rsidR="00C97C16" w:rsidRDefault="00D31CEE" w:rsidP="00241D1A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0287A">
        <w:rPr>
          <w:rFonts w:ascii="Times New Roman" w:hAnsi="Times New Roman" w:cs="Times New Roman"/>
          <w:sz w:val="24"/>
          <w:szCs w:val="24"/>
        </w:rPr>
        <w:fldChar w:fldCharType="end"/>
      </w:r>
      <w:r w:rsidR="00C97C16" w:rsidRPr="00643268">
        <w:rPr>
          <w:rFonts w:ascii="Times New Roman" w:hAnsi="Times New Roman" w:cs="Times New Roman"/>
          <w:noProof/>
          <w:sz w:val="24"/>
          <w:szCs w:val="24"/>
        </w:rPr>
        <w:t xml:space="preserve">Tall, D., &amp; Vinner, S. (1981). Concept image and concept definition in mathematics </w:t>
      </w:r>
    </w:p>
    <w:p w14:paraId="43806BDB" w14:textId="71C41243" w:rsidR="00D31CEE" w:rsidRDefault="00C97C16" w:rsidP="00C97C16">
      <w:pPr>
        <w:widowControl w:val="0"/>
        <w:autoSpaceDE w:val="0"/>
        <w:autoSpaceDN w:val="0"/>
        <w:adjustRightInd w:val="0"/>
        <w:spacing w:after="0" w:line="240" w:lineRule="auto"/>
        <w:ind w:left="5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43268">
        <w:rPr>
          <w:rFonts w:ascii="Times New Roman" w:hAnsi="Times New Roman" w:cs="Times New Roman"/>
          <w:noProof/>
          <w:sz w:val="24"/>
          <w:szCs w:val="24"/>
        </w:rPr>
        <w:t xml:space="preserve">with particular reference to limits and continuity. </w:t>
      </w:r>
      <w:r w:rsidRPr="00643268">
        <w:rPr>
          <w:rFonts w:ascii="Times New Roman" w:hAnsi="Times New Roman" w:cs="Times New Roman"/>
          <w:i/>
          <w:iCs/>
          <w:noProof/>
          <w:sz w:val="24"/>
          <w:szCs w:val="24"/>
        </w:rPr>
        <w:t>Educational Studies in Mathematics</w:t>
      </w:r>
      <w:r w:rsidRPr="0064326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43268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643268">
        <w:rPr>
          <w:rFonts w:ascii="Times New Roman" w:hAnsi="Times New Roman" w:cs="Times New Roman"/>
          <w:noProof/>
          <w:sz w:val="24"/>
          <w:szCs w:val="24"/>
        </w:rPr>
        <w:t>(2), 151–169.</w:t>
      </w:r>
    </w:p>
    <w:bookmarkEnd w:id="7"/>
    <w:p w14:paraId="30B67D10" w14:textId="77777777" w:rsidR="00D31CEE" w:rsidRDefault="00D31CEE" w:rsidP="00D31CE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DD5FF5">
        <w:rPr>
          <w:rFonts w:ascii="Times New Roman" w:hAnsi="Times New Roman" w:cs="Times New Roman"/>
          <w:noProof/>
          <w:sz w:val="24"/>
          <w:szCs w:val="24"/>
        </w:rPr>
        <w:t xml:space="preserve">Tri Rahayu, Fiki Alghadari. (2019). Identitas Bayangan Konsep Limas:Analisis Terhadap Konsepsi Matematis Siswa. </w:t>
      </w:r>
      <w:r w:rsidRPr="00DD5FF5">
        <w:rPr>
          <w:rFonts w:ascii="Times New Roman" w:hAnsi="Times New Roman" w:cs="Times New Roman"/>
          <w:i/>
          <w:iCs/>
          <w:noProof/>
          <w:sz w:val="24"/>
          <w:szCs w:val="24"/>
        </w:rPr>
        <w:t>Jurnal Inovasi Matematika</w:t>
      </w:r>
      <w:r w:rsidRPr="00DD5FF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D5FF5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DD5FF5">
        <w:rPr>
          <w:rFonts w:ascii="Times New Roman" w:hAnsi="Times New Roman" w:cs="Times New Roman"/>
          <w:noProof/>
          <w:sz w:val="24"/>
          <w:szCs w:val="24"/>
        </w:rPr>
        <w:t>(1), 21–30. https://doi.org/10.35438/inomatika.v1i1.134</w:t>
      </w:r>
    </w:p>
    <w:p w14:paraId="63E893BF" w14:textId="7115C46E" w:rsidR="00D31CEE" w:rsidRDefault="00D31CEE" w:rsidP="00D31CEE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432153">
        <w:rPr>
          <w:rFonts w:ascii="Times New Roman" w:hAnsi="Times New Roman" w:cs="Times New Roman"/>
          <w:noProof/>
          <w:sz w:val="24"/>
        </w:rPr>
        <w:t xml:space="preserve">Weber, K. 2001. Student Difficulty in Constructing Proofs: The Need for Strategic Knowledge. </w:t>
      </w:r>
      <w:r w:rsidRPr="00EE5BF2">
        <w:rPr>
          <w:rFonts w:ascii="Times New Roman" w:hAnsi="Times New Roman" w:cs="Times New Roman"/>
          <w:i/>
          <w:iCs/>
          <w:noProof/>
          <w:sz w:val="24"/>
        </w:rPr>
        <w:t>Educational Studies in Mathematics</w:t>
      </w:r>
      <w:r w:rsidRPr="00432153">
        <w:rPr>
          <w:rFonts w:ascii="Times New Roman" w:hAnsi="Times New Roman" w:cs="Times New Roman"/>
          <w:noProof/>
          <w:sz w:val="24"/>
        </w:rPr>
        <w:t>, Vol. 48: 101-119.</w:t>
      </w:r>
    </w:p>
    <w:p w14:paraId="2039680D" w14:textId="77777777" w:rsidR="00647EDA" w:rsidRPr="004C011E" w:rsidRDefault="00647EDA" w:rsidP="00647EDA">
      <w:pPr>
        <w:pStyle w:val="ListParagraph"/>
        <w:ind w:left="540" w:hanging="540"/>
        <w:jc w:val="both"/>
        <w:rPr>
          <w:rFonts w:ascii="Times New Roman" w:hAnsi="Times New Roman" w:cs="Times New Roman"/>
          <w:sz w:val="28"/>
          <w:szCs w:val="28"/>
        </w:rPr>
      </w:pPr>
      <w:r w:rsidRPr="004C011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Zandieh, M., &amp; Rasmussen, C. (2010). Defining as a mathematical activity: A framework for characterizing progress from informal to more formal ways of reasoning. </w:t>
      </w:r>
      <w:r w:rsidRPr="004C011E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The Journal of Mathematical Behavior</w:t>
      </w:r>
      <w:r w:rsidRPr="004C011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, </w:t>
      </w:r>
      <w:r w:rsidRPr="004C011E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29</w:t>
      </w:r>
      <w:r w:rsidRPr="004C011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(2), 57-75.</w:t>
      </w:r>
    </w:p>
    <w:p w14:paraId="6B1DAAC4" w14:textId="77777777" w:rsidR="00647EDA" w:rsidRPr="00DD5FF5" w:rsidRDefault="00647EDA" w:rsidP="00D31CEE">
      <w:pPr>
        <w:widowControl w:val="0"/>
        <w:autoSpaceDE w:val="0"/>
        <w:autoSpaceDN w:val="0"/>
        <w:adjustRightInd w:val="0"/>
        <w:spacing w:before="120"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14:paraId="6C78E46B" w14:textId="3539845E" w:rsidR="00D31CEE" w:rsidRDefault="00D31CEE" w:rsidP="00D31CEE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7A97CFC1" w14:textId="0B8D15C6" w:rsidR="00D31CEE" w:rsidRDefault="00D31CEE" w:rsidP="00D31CEE">
      <w:pPr>
        <w:jc w:val="both"/>
        <w:rPr>
          <w:rFonts w:ascii="Times New Roman" w:hAnsi="Times New Roman" w:cs="Times New Roman"/>
          <w:sz w:val="24"/>
          <w:szCs w:val="24"/>
        </w:rPr>
      </w:pPr>
      <w:bookmarkStart w:id="8" w:name="_GoBack"/>
      <w:bookmarkEnd w:id="1"/>
      <w:bookmarkEnd w:id="8"/>
    </w:p>
    <w:sectPr w:rsidR="00D31CEE" w:rsidSect="009D043F">
      <w:pgSz w:w="11906" w:h="16838" w:code="9"/>
      <w:pgMar w:top="2275" w:right="1699" w:bottom="1699" w:left="2275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24B90D5" w14:textId="77777777" w:rsidR="00FC12E7" w:rsidRDefault="00FC12E7">
      <w:pPr>
        <w:spacing w:after="0" w:line="240" w:lineRule="auto"/>
      </w:pPr>
      <w:r>
        <w:separator/>
      </w:r>
    </w:p>
  </w:endnote>
  <w:endnote w:type="continuationSeparator" w:id="0">
    <w:p w14:paraId="782F0083" w14:textId="77777777" w:rsidR="00FC12E7" w:rsidRDefault="00FC12E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CDC3DEF" w14:textId="77777777" w:rsidR="00FC12E7" w:rsidRDefault="00FC12E7">
      <w:pPr>
        <w:spacing w:after="0" w:line="240" w:lineRule="auto"/>
      </w:pPr>
      <w:r>
        <w:separator/>
      </w:r>
    </w:p>
  </w:footnote>
  <w:footnote w:type="continuationSeparator" w:id="0">
    <w:p w14:paraId="3DB987C1" w14:textId="77777777" w:rsidR="00FC12E7" w:rsidRDefault="00FC12E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D52B65"/>
    <w:multiLevelType w:val="hybridMultilevel"/>
    <w:tmpl w:val="DD5CCF8C"/>
    <w:lvl w:ilvl="0" w:tplc="0E56797A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49E46DD"/>
    <w:multiLevelType w:val="hybridMultilevel"/>
    <w:tmpl w:val="BB0EA934"/>
    <w:lvl w:ilvl="0" w:tplc="BCC8D8DA">
      <w:start w:val="1"/>
      <w:numFmt w:val="decimal"/>
      <w:lvlText w:val="%1)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4D64240"/>
    <w:multiLevelType w:val="hybridMultilevel"/>
    <w:tmpl w:val="5D24857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B3F8CA06">
      <w:start w:val="1"/>
      <w:numFmt w:val="lowerLetter"/>
      <w:lvlText w:val="%2)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7EF879D6">
      <w:start w:val="1"/>
      <w:numFmt w:val="decimal"/>
      <w:lvlText w:val="%4."/>
      <w:lvlJc w:val="left"/>
      <w:pPr>
        <w:ind w:left="360" w:hanging="360"/>
      </w:pPr>
      <w:rPr>
        <w:i w:val="0"/>
        <w:iCs w:val="0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53C0BF7"/>
    <w:multiLevelType w:val="hybridMultilevel"/>
    <w:tmpl w:val="C50E5C2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7B860EC"/>
    <w:multiLevelType w:val="multilevel"/>
    <w:tmpl w:val="07B860E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9012963"/>
    <w:multiLevelType w:val="hybridMultilevel"/>
    <w:tmpl w:val="DBECAE66"/>
    <w:lvl w:ilvl="0" w:tplc="5EA6899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B0577BD"/>
    <w:multiLevelType w:val="hybridMultilevel"/>
    <w:tmpl w:val="75D6FE98"/>
    <w:lvl w:ilvl="0" w:tplc="84FA144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0BDD5604"/>
    <w:multiLevelType w:val="multilevel"/>
    <w:tmpl w:val="0BDD5604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0DF476A8"/>
    <w:multiLevelType w:val="hybridMultilevel"/>
    <w:tmpl w:val="FA44A4C0"/>
    <w:lvl w:ilvl="0" w:tplc="4F3AEBD6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01F1B40"/>
    <w:multiLevelType w:val="multilevel"/>
    <w:tmpl w:val="2F3B39E4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10">
    <w:nsid w:val="10233D66"/>
    <w:multiLevelType w:val="hybridMultilevel"/>
    <w:tmpl w:val="1D209BA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14274A92"/>
    <w:multiLevelType w:val="hybridMultilevel"/>
    <w:tmpl w:val="735C1962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5D23B1D"/>
    <w:multiLevelType w:val="hybridMultilevel"/>
    <w:tmpl w:val="04CEA1A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168A6FF7"/>
    <w:multiLevelType w:val="hybridMultilevel"/>
    <w:tmpl w:val="2E2E1D34"/>
    <w:lvl w:ilvl="0" w:tplc="3558EF2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16D51E64"/>
    <w:multiLevelType w:val="hybridMultilevel"/>
    <w:tmpl w:val="9FF86AE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17181AC1"/>
    <w:multiLevelType w:val="hybridMultilevel"/>
    <w:tmpl w:val="7408E884"/>
    <w:lvl w:ilvl="0" w:tplc="8B64130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172A5DA7"/>
    <w:multiLevelType w:val="hybridMultilevel"/>
    <w:tmpl w:val="76646EA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19AB5B8C"/>
    <w:multiLevelType w:val="multilevel"/>
    <w:tmpl w:val="4F2E1B8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60" w:hanging="400"/>
      </w:pPr>
      <w:rPr>
        <w:rFonts w:ascii="Times New Roman" w:hAnsi="Times New Roman" w:cs="Times New Roman" w:hint="default"/>
        <w:b/>
        <w:bCs/>
        <w:color w:val="000000" w:themeColor="text1"/>
        <w:sz w:val="24"/>
        <w:szCs w:val="24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18">
    <w:nsid w:val="1A0611B6"/>
    <w:multiLevelType w:val="hybridMultilevel"/>
    <w:tmpl w:val="6770938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1DCD689E"/>
    <w:multiLevelType w:val="hybridMultilevel"/>
    <w:tmpl w:val="07A248C2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1EB65FEF"/>
    <w:multiLevelType w:val="hybridMultilevel"/>
    <w:tmpl w:val="CA8021E0"/>
    <w:lvl w:ilvl="0" w:tplc="00ECD9C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1F104F20"/>
    <w:multiLevelType w:val="hybridMultilevel"/>
    <w:tmpl w:val="BC580A7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20756524"/>
    <w:multiLevelType w:val="hybridMultilevel"/>
    <w:tmpl w:val="AA96CCD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260C4175"/>
    <w:multiLevelType w:val="hybridMultilevel"/>
    <w:tmpl w:val="E33C0D8A"/>
    <w:lvl w:ilvl="0" w:tplc="BCA817C8">
      <w:start w:val="1"/>
      <w:numFmt w:val="lowerLetter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289D4FF5"/>
    <w:multiLevelType w:val="hybridMultilevel"/>
    <w:tmpl w:val="55C2812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28AC18B6"/>
    <w:multiLevelType w:val="hybridMultilevel"/>
    <w:tmpl w:val="E02A614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293E68A2"/>
    <w:multiLevelType w:val="hybridMultilevel"/>
    <w:tmpl w:val="5B82163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297D63B7"/>
    <w:multiLevelType w:val="hybridMultilevel"/>
    <w:tmpl w:val="6BEA82D6"/>
    <w:lvl w:ilvl="0" w:tplc="CB7AA200">
      <w:start w:val="1"/>
      <w:numFmt w:val="decimal"/>
      <w:lvlText w:val="%1)"/>
      <w:lvlJc w:val="left"/>
      <w:pPr>
        <w:ind w:left="720" w:hanging="360"/>
      </w:pPr>
      <w:rPr>
        <w:rFonts w:ascii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2A175C24"/>
    <w:multiLevelType w:val="hybridMultilevel"/>
    <w:tmpl w:val="0E7CF67A"/>
    <w:lvl w:ilvl="0" w:tplc="D7E06618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theme="minorBidi" w:hint="default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2B0D533C"/>
    <w:multiLevelType w:val="hybridMultilevel"/>
    <w:tmpl w:val="9CC8352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2B8703FD"/>
    <w:multiLevelType w:val="hybridMultilevel"/>
    <w:tmpl w:val="4430679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>
    <w:nsid w:val="2DFF4A86"/>
    <w:multiLevelType w:val="hybridMultilevel"/>
    <w:tmpl w:val="8C8A027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2F3B39E4"/>
    <w:multiLevelType w:val="multilevel"/>
    <w:tmpl w:val="2F3B39E4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33">
    <w:nsid w:val="30752D18"/>
    <w:multiLevelType w:val="hybridMultilevel"/>
    <w:tmpl w:val="2D8474CE"/>
    <w:lvl w:ilvl="0" w:tplc="7902E78C">
      <w:start w:val="1"/>
      <w:numFmt w:val="lowerLetter"/>
      <w:lvlText w:val="%1."/>
      <w:lvlJc w:val="left"/>
      <w:pPr>
        <w:ind w:left="720" w:hanging="360"/>
      </w:pPr>
      <w:rPr>
        <w:rFonts w:ascii="Times New Roman" w:eastAsiaTheme="minorHAnsi" w:hAnsi="Times New Roman" w:cstheme="minorBidi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322044BE"/>
    <w:multiLevelType w:val="hybridMultilevel"/>
    <w:tmpl w:val="3994718C"/>
    <w:lvl w:ilvl="0" w:tplc="D8A81ED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5">
    <w:nsid w:val="341C4259"/>
    <w:multiLevelType w:val="hybridMultilevel"/>
    <w:tmpl w:val="F594EC08"/>
    <w:lvl w:ilvl="0" w:tplc="7E50487A">
      <w:start w:val="1"/>
      <w:numFmt w:val="lowerLetter"/>
      <w:lvlText w:val="%1."/>
      <w:lvlJc w:val="left"/>
      <w:pPr>
        <w:ind w:left="426" w:hanging="360"/>
      </w:pPr>
      <w:rPr>
        <w:rFonts w:ascii="Times New Roman" w:eastAsiaTheme="minorHAnsi" w:hAnsi="Times New Roman" w:cstheme="minorBidi"/>
      </w:rPr>
    </w:lvl>
    <w:lvl w:ilvl="1" w:tplc="04090019" w:tentative="1">
      <w:start w:val="1"/>
      <w:numFmt w:val="lowerLetter"/>
      <w:lvlText w:val="%2."/>
      <w:lvlJc w:val="left"/>
      <w:pPr>
        <w:ind w:left="1146" w:hanging="360"/>
      </w:pPr>
    </w:lvl>
    <w:lvl w:ilvl="2" w:tplc="0409001B" w:tentative="1">
      <w:start w:val="1"/>
      <w:numFmt w:val="lowerRoman"/>
      <w:lvlText w:val="%3."/>
      <w:lvlJc w:val="right"/>
      <w:pPr>
        <w:ind w:left="1866" w:hanging="180"/>
      </w:pPr>
    </w:lvl>
    <w:lvl w:ilvl="3" w:tplc="0409000F" w:tentative="1">
      <w:start w:val="1"/>
      <w:numFmt w:val="decimal"/>
      <w:lvlText w:val="%4."/>
      <w:lvlJc w:val="left"/>
      <w:pPr>
        <w:ind w:left="2586" w:hanging="360"/>
      </w:pPr>
    </w:lvl>
    <w:lvl w:ilvl="4" w:tplc="04090019" w:tentative="1">
      <w:start w:val="1"/>
      <w:numFmt w:val="lowerLetter"/>
      <w:lvlText w:val="%5."/>
      <w:lvlJc w:val="left"/>
      <w:pPr>
        <w:ind w:left="3306" w:hanging="360"/>
      </w:pPr>
    </w:lvl>
    <w:lvl w:ilvl="5" w:tplc="0409001B" w:tentative="1">
      <w:start w:val="1"/>
      <w:numFmt w:val="lowerRoman"/>
      <w:lvlText w:val="%6."/>
      <w:lvlJc w:val="right"/>
      <w:pPr>
        <w:ind w:left="4026" w:hanging="180"/>
      </w:pPr>
    </w:lvl>
    <w:lvl w:ilvl="6" w:tplc="0409000F" w:tentative="1">
      <w:start w:val="1"/>
      <w:numFmt w:val="decimal"/>
      <w:lvlText w:val="%7."/>
      <w:lvlJc w:val="left"/>
      <w:pPr>
        <w:ind w:left="4746" w:hanging="360"/>
      </w:pPr>
    </w:lvl>
    <w:lvl w:ilvl="7" w:tplc="04090019" w:tentative="1">
      <w:start w:val="1"/>
      <w:numFmt w:val="lowerLetter"/>
      <w:lvlText w:val="%8."/>
      <w:lvlJc w:val="left"/>
      <w:pPr>
        <w:ind w:left="5466" w:hanging="360"/>
      </w:pPr>
    </w:lvl>
    <w:lvl w:ilvl="8" w:tplc="0409001B" w:tentative="1">
      <w:start w:val="1"/>
      <w:numFmt w:val="lowerRoman"/>
      <w:lvlText w:val="%9."/>
      <w:lvlJc w:val="right"/>
      <w:pPr>
        <w:ind w:left="6186" w:hanging="180"/>
      </w:pPr>
    </w:lvl>
  </w:abstractNum>
  <w:abstractNum w:abstractNumId="36">
    <w:nsid w:val="349909D1"/>
    <w:multiLevelType w:val="hybridMultilevel"/>
    <w:tmpl w:val="A4386F54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34BA0222"/>
    <w:multiLevelType w:val="multilevel"/>
    <w:tmpl w:val="34BA0222"/>
    <w:lvl w:ilvl="0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>
    <w:nsid w:val="398C6B9C"/>
    <w:multiLevelType w:val="hybridMultilevel"/>
    <w:tmpl w:val="59601E8C"/>
    <w:lvl w:ilvl="0" w:tplc="42B80E20">
      <w:start w:val="1"/>
      <w:numFmt w:val="lowerLetter"/>
      <w:lvlText w:val="%1)"/>
      <w:lvlJc w:val="left"/>
      <w:pPr>
        <w:ind w:left="720" w:hanging="360"/>
      </w:pPr>
      <w:rPr>
        <w:rFonts w:ascii="Times New Roman" w:hAnsi="Times New Roman" w:cs="Times New Roman" w:hint="default"/>
        <w:b/>
        <w:color w:val="000000" w:themeColor="text1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3A8F3970"/>
    <w:multiLevelType w:val="hybridMultilevel"/>
    <w:tmpl w:val="A78C30E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3B747F86"/>
    <w:multiLevelType w:val="multilevel"/>
    <w:tmpl w:val="2020EB24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80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52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24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96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68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40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12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840" w:hanging="180"/>
      </w:pPr>
      <w:rPr>
        <w:rFonts w:hint="default"/>
      </w:rPr>
    </w:lvl>
  </w:abstractNum>
  <w:abstractNum w:abstractNumId="41">
    <w:nsid w:val="3E74280E"/>
    <w:multiLevelType w:val="hybridMultilevel"/>
    <w:tmpl w:val="95E4CD02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3ECA05F5"/>
    <w:multiLevelType w:val="hybridMultilevel"/>
    <w:tmpl w:val="4D504DF6"/>
    <w:lvl w:ilvl="0" w:tplc="7340DE8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3F473F67"/>
    <w:multiLevelType w:val="hybridMultilevel"/>
    <w:tmpl w:val="F7C0210E"/>
    <w:lvl w:ilvl="0" w:tplc="3CDC3934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4201507D"/>
    <w:multiLevelType w:val="hybridMultilevel"/>
    <w:tmpl w:val="7EE4984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428D5AC5"/>
    <w:multiLevelType w:val="multilevel"/>
    <w:tmpl w:val="428D5AC5"/>
    <w:lvl w:ilvl="0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>
    <w:nsid w:val="47EC7507"/>
    <w:multiLevelType w:val="hybridMultilevel"/>
    <w:tmpl w:val="0E6ED2F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493113CC"/>
    <w:multiLevelType w:val="hybridMultilevel"/>
    <w:tmpl w:val="775689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>
    <w:nsid w:val="49E52CE3"/>
    <w:multiLevelType w:val="hybridMultilevel"/>
    <w:tmpl w:val="DA0C7EE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>
    <w:nsid w:val="4A82144A"/>
    <w:multiLevelType w:val="hybridMultilevel"/>
    <w:tmpl w:val="9174AE62"/>
    <w:lvl w:ilvl="0" w:tplc="657E1ED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>
    <w:nsid w:val="4AD92BDD"/>
    <w:multiLevelType w:val="hybridMultilevel"/>
    <w:tmpl w:val="04FE020A"/>
    <w:lvl w:ilvl="0" w:tplc="4DDA12D6">
      <w:start w:val="1"/>
      <w:numFmt w:val="decimal"/>
      <w:lvlText w:val="%1."/>
      <w:lvlJc w:val="left"/>
      <w:pPr>
        <w:ind w:left="720" w:hanging="360"/>
      </w:pPr>
      <w:rPr>
        <w:rFonts w:hint="default"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>
    <w:nsid w:val="4EFE1C68"/>
    <w:multiLevelType w:val="hybridMultilevel"/>
    <w:tmpl w:val="78A609E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2">
    <w:nsid w:val="53605B3E"/>
    <w:multiLevelType w:val="multilevel"/>
    <w:tmpl w:val="6AEA2760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  <w:sz w:val="24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  <w:sz w:val="24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  <w:sz w:val="24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  <w:sz w:val="24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ind w:left="5040" w:hanging="2160"/>
      </w:pPr>
      <w:rPr>
        <w:rFonts w:hint="default"/>
        <w:sz w:val="24"/>
      </w:rPr>
    </w:lvl>
  </w:abstractNum>
  <w:abstractNum w:abstractNumId="53">
    <w:nsid w:val="55711E0F"/>
    <w:multiLevelType w:val="hybridMultilevel"/>
    <w:tmpl w:val="C76062BC"/>
    <w:lvl w:ilvl="0" w:tplc="0ACEE188">
      <w:start w:val="1"/>
      <w:numFmt w:val="decimal"/>
      <w:lvlText w:val="%1)"/>
      <w:lvlJc w:val="left"/>
      <w:pPr>
        <w:ind w:left="720" w:hanging="360"/>
      </w:pPr>
      <w:rPr>
        <w:rFonts w:hint="default"/>
        <w:color w:val="000000" w:themeColor="text1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>
    <w:nsid w:val="56B51C0A"/>
    <w:multiLevelType w:val="hybridMultilevel"/>
    <w:tmpl w:val="BB9020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5">
    <w:nsid w:val="578009A1"/>
    <w:multiLevelType w:val="hybridMultilevel"/>
    <w:tmpl w:val="8EA4AB92"/>
    <w:lvl w:ilvl="0" w:tplc="9B7AFD2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>
    <w:nsid w:val="58DB2249"/>
    <w:multiLevelType w:val="hybridMultilevel"/>
    <w:tmpl w:val="A038326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7">
    <w:nsid w:val="59F601DD"/>
    <w:multiLevelType w:val="multilevel"/>
    <w:tmpl w:val="59F601DD"/>
    <w:lvl w:ilvl="0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8">
    <w:nsid w:val="5B2F6CD3"/>
    <w:multiLevelType w:val="hybridMultilevel"/>
    <w:tmpl w:val="98F6C514"/>
    <w:lvl w:ilvl="0" w:tplc="C560AF4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>
    <w:nsid w:val="5F2F6719"/>
    <w:multiLevelType w:val="hybridMultilevel"/>
    <w:tmpl w:val="C6EAB824"/>
    <w:lvl w:ilvl="0" w:tplc="0868F79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0">
    <w:nsid w:val="60A146B3"/>
    <w:multiLevelType w:val="hybridMultilevel"/>
    <w:tmpl w:val="949E188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1">
    <w:nsid w:val="64EE54FA"/>
    <w:multiLevelType w:val="hybridMultilevel"/>
    <w:tmpl w:val="A608E97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>
    <w:nsid w:val="65761D7B"/>
    <w:multiLevelType w:val="hybridMultilevel"/>
    <w:tmpl w:val="0E82D810"/>
    <w:lvl w:ilvl="0" w:tplc="0A0248D4">
      <w:start w:val="3"/>
      <w:numFmt w:val="decimal"/>
      <w:lvlText w:val="%1)"/>
      <w:lvlJc w:val="left"/>
      <w:pPr>
        <w:ind w:left="1145" w:hanging="360"/>
      </w:pPr>
      <w:rPr>
        <w:rFonts w:ascii="Times New Roman" w:eastAsia="Times New Roman" w:hAnsi="Times New Roman"/>
      </w:rPr>
    </w:lvl>
    <w:lvl w:ilvl="1" w:tplc="2892EBEC">
      <w:start w:val="1"/>
      <w:numFmt w:val="lowerLetter"/>
      <w:lvlText w:val="%2."/>
      <w:lvlJc w:val="left"/>
      <w:pPr>
        <w:ind w:left="1865" w:hanging="360"/>
      </w:pPr>
      <w:rPr>
        <w:rFonts w:hint="default"/>
      </w:rPr>
    </w:lvl>
    <w:lvl w:ilvl="2" w:tplc="0409001B">
      <w:start w:val="1"/>
      <w:numFmt w:val="lowerRoman"/>
      <w:lvlText w:val="%3."/>
      <w:lvlJc w:val="right"/>
      <w:pPr>
        <w:ind w:left="2585" w:hanging="180"/>
      </w:pPr>
    </w:lvl>
    <w:lvl w:ilvl="3" w:tplc="6C440E9E">
      <w:start w:val="1"/>
      <w:numFmt w:val="decimal"/>
      <w:lvlText w:val="(%4)"/>
      <w:lvlJc w:val="left"/>
      <w:pPr>
        <w:ind w:left="3305" w:hanging="360"/>
      </w:pPr>
      <w:rPr>
        <w:rFonts w:ascii="Times New Roman" w:eastAsiaTheme="minorHAnsi" w:hAnsi="Times New Roman" w:cs="Times New Roman"/>
      </w:rPr>
    </w:lvl>
    <w:lvl w:ilvl="4" w:tplc="5CD24B8C">
      <w:start w:val="1"/>
      <w:numFmt w:val="lowerLetter"/>
      <w:lvlText w:val="%5)"/>
      <w:lvlJc w:val="left"/>
      <w:pPr>
        <w:ind w:left="4025" w:hanging="360"/>
      </w:pPr>
      <w:rPr>
        <w:rFonts w:hint="default"/>
      </w:rPr>
    </w:lvl>
    <w:lvl w:ilvl="5" w:tplc="0409001B" w:tentative="1">
      <w:start w:val="1"/>
      <w:numFmt w:val="lowerRoman"/>
      <w:lvlText w:val="%6."/>
      <w:lvlJc w:val="right"/>
      <w:pPr>
        <w:ind w:left="4745" w:hanging="180"/>
      </w:pPr>
    </w:lvl>
    <w:lvl w:ilvl="6" w:tplc="0409000F" w:tentative="1">
      <w:start w:val="1"/>
      <w:numFmt w:val="decimal"/>
      <w:lvlText w:val="%7."/>
      <w:lvlJc w:val="left"/>
      <w:pPr>
        <w:ind w:left="5465" w:hanging="360"/>
      </w:pPr>
    </w:lvl>
    <w:lvl w:ilvl="7" w:tplc="04090019" w:tentative="1">
      <w:start w:val="1"/>
      <w:numFmt w:val="lowerLetter"/>
      <w:lvlText w:val="%8."/>
      <w:lvlJc w:val="left"/>
      <w:pPr>
        <w:ind w:left="6185" w:hanging="360"/>
      </w:pPr>
    </w:lvl>
    <w:lvl w:ilvl="8" w:tplc="0409001B" w:tentative="1">
      <w:start w:val="1"/>
      <w:numFmt w:val="lowerRoman"/>
      <w:lvlText w:val="%9."/>
      <w:lvlJc w:val="right"/>
      <w:pPr>
        <w:ind w:left="6905" w:hanging="180"/>
      </w:pPr>
    </w:lvl>
  </w:abstractNum>
  <w:abstractNum w:abstractNumId="63">
    <w:nsid w:val="66551BD7"/>
    <w:multiLevelType w:val="hybridMultilevel"/>
    <w:tmpl w:val="5796867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4">
    <w:nsid w:val="665C124B"/>
    <w:multiLevelType w:val="hybridMultilevel"/>
    <w:tmpl w:val="081EDD5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5">
    <w:nsid w:val="67B72406"/>
    <w:multiLevelType w:val="hybridMultilevel"/>
    <w:tmpl w:val="706A0640"/>
    <w:lvl w:ilvl="0" w:tplc="E25C8020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i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6">
    <w:nsid w:val="6C0E1FA5"/>
    <w:multiLevelType w:val="hybridMultilevel"/>
    <w:tmpl w:val="254AD44E"/>
    <w:lvl w:ilvl="0" w:tplc="80B63D1E">
      <w:start w:val="1"/>
      <w:numFmt w:val="decimal"/>
      <w:lvlText w:val="%1."/>
      <w:lvlJc w:val="left"/>
      <w:pPr>
        <w:ind w:left="720" w:hanging="360"/>
      </w:pPr>
      <w:rPr>
        <w:rFonts w:hint="default"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>
    <w:nsid w:val="6CAE301F"/>
    <w:multiLevelType w:val="multilevel"/>
    <w:tmpl w:val="44A6F6C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5"/>
      <w:numFmt w:val="decimal"/>
      <w:isLgl/>
      <w:lvlText w:val="%1.%2"/>
      <w:lvlJc w:val="left"/>
      <w:pPr>
        <w:ind w:left="760" w:hanging="400"/>
      </w:pPr>
      <w:rPr>
        <w:rFonts w:ascii="Times New Roman" w:hAnsi="Times New Roman" w:cs="Times New Roman" w:hint="default"/>
        <w:sz w:val="24"/>
        <w:szCs w:val="24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68">
    <w:nsid w:val="6D50760E"/>
    <w:multiLevelType w:val="hybridMultilevel"/>
    <w:tmpl w:val="91E8EAB8"/>
    <w:lvl w:ilvl="0" w:tplc="0EB6CE78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9">
    <w:nsid w:val="70094EBF"/>
    <w:multiLevelType w:val="hybridMultilevel"/>
    <w:tmpl w:val="36C46D2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0">
    <w:nsid w:val="72091195"/>
    <w:multiLevelType w:val="hybridMultilevel"/>
    <w:tmpl w:val="62BC1B62"/>
    <w:lvl w:ilvl="0" w:tplc="23F8222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1">
    <w:nsid w:val="735B352D"/>
    <w:multiLevelType w:val="hybridMultilevel"/>
    <w:tmpl w:val="6CF20F9A"/>
    <w:lvl w:ilvl="0" w:tplc="E2FA320A">
      <w:start w:val="1"/>
      <w:numFmt w:val="decimal"/>
      <w:lvlText w:val="(%1)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2">
    <w:nsid w:val="7621279D"/>
    <w:multiLevelType w:val="hybridMultilevel"/>
    <w:tmpl w:val="1FA41730"/>
    <w:lvl w:ilvl="0" w:tplc="EE7A8700">
      <w:start w:val="1"/>
      <w:numFmt w:val="lowerLetter"/>
      <w:lvlText w:val="%1."/>
      <w:lvlJc w:val="left"/>
      <w:pPr>
        <w:ind w:left="786" w:hanging="360"/>
      </w:pPr>
      <w:rPr>
        <w:rFonts w:ascii="Times New Roman" w:eastAsiaTheme="minorHAnsi" w:hAnsi="Times New Roman" w:cstheme="minorBidi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73">
    <w:nsid w:val="76933F17"/>
    <w:multiLevelType w:val="hybridMultilevel"/>
    <w:tmpl w:val="85BA9D8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4">
    <w:nsid w:val="76DF17E9"/>
    <w:multiLevelType w:val="hybridMultilevel"/>
    <w:tmpl w:val="B0149A4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5">
    <w:nsid w:val="78482D42"/>
    <w:multiLevelType w:val="hybridMultilevel"/>
    <w:tmpl w:val="816EEB9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6">
    <w:nsid w:val="7E6532CF"/>
    <w:multiLevelType w:val="hybridMultilevel"/>
    <w:tmpl w:val="DB46BF7A"/>
    <w:lvl w:ilvl="0" w:tplc="3CA4B262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7">
    <w:nsid w:val="7ED46771"/>
    <w:multiLevelType w:val="hybridMultilevel"/>
    <w:tmpl w:val="A7365C9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6"/>
  </w:num>
  <w:num w:numId="2">
    <w:abstractNumId w:val="26"/>
  </w:num>
  <w:num w:numId="3">
    <w:abstractNumId w:val="74"/>
  </w:num>
  <w:num w:numId="4">
    <w:abstractNumId w:val="29"/>
  </w:num>
  <w:num w:numId="5">
    <w:abstractNumId w:val="7"/>
  </w:num>
  <w:num w:numId="6">
    <w:abstractNumId w:val="57"/>
  </w:num>
  <w:num w:numId="7">
    <w:abstractNumId w:val="45"/>
  </w:num>
  <w:num w:numId="8">
    <w:abstractNumId w:val="71"/>
  </w:num>
  <w:num w:numId="9">
    <w:abstractNumId w:val="4"/>
  </w:num>
  <w:num w:numId="10">
    <w:abstractNumId w:val="32"/>
  </w:num>
  <w:num w:numId="11">
    <w:abstractNumId w:val="63"/>
  </w:num>
  <w:num w:numId="12">
    <w:abstractNumId w:val="1"/>
  </w:num>
  <w:num w:numId="13">
    <w:abstractNumId w:val="41"/>
  </w:num>
  <w:num w:numId="14">
    <w:abstractNumId w:val="31"/>
  </w:num>
  <w:num w:numId="15">
    <w:abstractNumId w:val="37"/>
  </w:num>
  <w:num w:numId="16">
    <w:abstractNumId w:val="67"/>
  </w:num>
  <w:num w:numId="17">
    <w:abstractNumId w:val="33"/>
  </w:num>
  <w:num w:numId="18">
    <w:abstractNumId w:val="72"/>
  </w:num>
  <w:num w:numId="19">
    <w:abstractNumId w:val="35"/>
  </w:num>
  <w:num w:numId="20">
    <w:abstractNumId w:val="62"/>
  </w:num>
  <w:num w:numId="21">
    <w:abstractNumId w:val="76"/>
  </w:num>
  <w:num w:numId="22">
    <w:abstractNumId w:val="65"/>
  </w:num>
  <w:num w:numId="23">
    <w:abstractNumId w:val="44"/>
  </w:num>
  <w:num w:numId="24">
    <w:abstractNumId w:val="64"/>
  </w:num>
  <w:num w:numId="25">
    <w:abstractNumId w:val="75"/>
  </w:num>
  <w:num w:numId="26">
    <w:abstractNumId w:val="23"/>
  </w:num>
  <w:num w:numId="27">
    <w:abstractNumId w:val="10"/>
  </w:num>
  <w:num w:numId="28">
    <w:abstractNumId w:val="2"/>
  </w:num>
  <w:num w:numId="29">
    <w:abstractNumId w:val="8"/>
  </w:num>
  <w:num w:numId="30">
    <w:abstractNumId w:val="30"/>
  </w:num>
  <w:num w:numId="31">
    <w:abstractNumId w:val="54"/>
  </w:num>
  <w:num w:numId="32">
    <w:abstractNumId w:val="47"/>
  </w:num>
  <w:num w:numId="33">
    <w:abstractNumId w:val="0"/>
  </w:num>
  <w:num w:numId="34">
    <w:abstractNumId w:val="59"/>
  </w:num>
  <w:num w:numId="35">
    <w:abstractNumId w:val="42"/>
  </w:num>
  <w:num w:numId="36">
    <w:abstractNumId w:val="70"/>
  </w:num>
  <w:num w:numId="37">
    <w:abstractNumId w:val="58"/>
  </w:num>
  <w:num w:numId="38">
    <w:abstractNumId w:val="15"/>
  </w:num>
  <w:num w:numId="39">
    <w:abstractNumId w:val="25"/>
  </w:num>
  <w:num w:numId="40">
    <w:abstractNumId w:val="18"/>
  </w:num>
  <w:num w:numId="41">
    <w:abstractNumId w:val="77"/>
  </w:num>
  <w:num w:numId="42">
    <w:abstractNumId w:val="55"/>
  </w:num>
  <w:num w:numId="43">
    <w:abstractNumId w:val="49"/>
  </w:num>
  <w:num w:numId="44">
    <w:abstractNumId w:val="20"/>
  </w:num>
  <w:num w:numId="45">
    <w:abstractNumId w:val="68"/>
  </w:num>
  <w:num w:numId="46">
    <w:abstractNumId w:val="12"/>
  </w:num>
  <w:num w:numId="47">
    <w:abstractNumId w:val="66"/>
  </w:num>
  <w:num w:numId="48">
    <w:abstractNumId w:val="39"/>
  </w:num>
  <w:num w:numId="49">
    <w:abstractNumId w:val="50"/>
  </w:num>
  <w:num w:numId="50">
    <w:abstractNumId w:val="61"/>
  </w:num>
  <w:num w:numId="51">
    <w:abstractNumId w:val="13"/>
  </w:num>
  <w:num w:numId="52">
    <w:abstractNumId w:val="6"/>
  </w:num>
  <w:num w:numId="53">
    <w:abstractNumId w:val="5"/>
  </w:num>
  <w:num w:numId="54">
    <w:abstractNumId w:val="21"/>
  </w:num>
  <w:num w:numId="55">
    <w:abstractNumId w:val="28"/>
  </w:num>
  <w:num w:numId="56">
    <w:abstractNumId w:val="9"/>
  </w:num>
  <w:num w:numId="57">
    <w:abstractNumId w:val="17"/>
  </w:num>
  <w:num w:numId="58">
    <w:abstractNumId w:val="14"/>
  </w:num>
  <w:num w:numId="59">
    <w:abstractNumId w:val="69"/>
  </w:num>
  <w:num w:numId="60">
    <w:abstractNumId w:val="52"/>
  </w:num>
  <w:num w:numId="61">
    <w:abstractNumId w:val="51"/>
  </w:num>
  <w:num w:numId="62">
    <w:abstractNumId w:val="60"/>
  </w:num>
  <w:num w:numId="63">
    <w:abstractNumId w:val="16"/>
  </w:num>
  <w:num w:numId="64">
    <w:abstractNumId w:val="56"/>
  </w:num>
  <w:num w:numId="65">
    <w:abstractNumId w:val="3"/>
  </w:num>
  <w:num w:numId="66">
    <w:abstractNumId w:val="73"/>
  </w:num>
  <w:num w:numId="67">
    <w:abstractNumId w:val="53"/>
  </w:num>
  <w:num w:numId="68">
    <w:abstractNumId w:val="43"/>
  </w:num>
  <w:num w:numId="69">
    <w:abstractNumId w:val="19"/>
  </w:num>
  <w:num w:numId="70">
    <w:abstractNumId w:val="40"/>
  </w:num>
  <w:num w:numId="71">
    <w:abstractNumId w:val="11"/>
  </w:num>
  <w:num w:numId="72">
    <w:abstractNumId w:val="36"/>
  </w:num>
  <w:num w:numId="73">
    <w:abstractNumId w:val="38"/>
  </w:num>
  <w:num w:numId="74">
    <w:abstractNumId w:val="22"/>
  </w:num>
  <w:num w:numId="75">
    <w:abstractNumId w:val="27"/>
  </w:num>
  <w:num w:numId="76">
    <w:abstractNumId w:val="24"/>
  </w:num>
  <w:num w:numId="77">
    <w:abstractNumId w:val="48"/>
  </w:num>
  <w:num w:numId="78">
    <w:abstractNumId w:val="34"/>
  </w:num>
  <w:numIdMacAtCleanup w:val="6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D043F"/>
    <w:rsid w:val="0000017A"/>
    <w:rsid w:val="00007CEA"/>
    <w:rsid w:val="00010A1C"/>
    <w:rsid w:val="000268F6"/>
    <w:rsid w:val="00051D55"/>
    <w:rsid w:val="0005684D"/>
    <w:rsid w:val="0006167E"/>
    <w:rsid w:val="00063959"/>
    <w:rsid w:val="000640CC"/>
    <w:rsid w:val="00065674"/>
    <w:rsid w:val="00067EF3"/>
    <w:rsid w:val="00071FBB"/>
    <w:rsid w:val="00072B87"/>
    <w:rsid w:val="00076B1F"/>
    <w:rsid w:val="0008527F"/>
    <w:rsid w:val="0008787E"/>
    <w:rsid w:val="00093489"/>
    <w:rsid w:val="00094AC4"/>
    <w:rsid w:val="000A4A1D"/>
    <w:rsid w:val="000B143C"/>
    <w:rsid w:val="000B6F3F"/>
    <w:rsid w:val="000C0B5A"/>
    <w:rsid w:val="000E1989"/>
    <w:rsid w:val="000E4176"/>
    <w:rsid w:val="000F109A"/>
    <w:rsid w:val="000F1E80"/>
    <w:rsid w:val="000F2118"/>
    <w:rsid w:val="000F3595"/>
    <w:rsid w:val="000F4AE1"/>
    <w:rsid w:val="000F715E"/>
    <w:rsid w:val="000F71F5"/>
    <w:rsid w:val="00102F37"/>
    <w:rsid w:val="00104179"/>
    <w:rsid w:val="00121799"/>
    <w:rsid w:val="001229A4"/>
    <w:rsid w:val="001432F9"/>
    <w:rsid w:val="00150138"/>
    <w:rsid w:val="001525F4"/>
    <w:rsid w:val="001550F3"/>
    <w:rsid w:val="0016229D"/>
    <w:rsid w:val="001625FC"/>
    <w:rsid w:val="0017789E"/>
    <w:rsid w:val="001778B4"/>
    <w:rsid w:val="001839FA"/>
    <w:rsid w:val="0018466F"/>
    <w:rsid w:val="00186322"/>
    <w:rsid w:val="001A37F7"/>
    <w:rsid w:val="001C1BF0"/>
    <w:rsid w:val="001C2EB8"/>
    <w:rsid w:val="001C74A8"/>
    <w:rsid w:val="001D1652"/>
    <w:rsid w:val="001D1EC1"/>
    <w:rsid w:val="001D3195"/>
    <w:rsid w:val="001D3C36"/>
    <w:rsid w:val="001F1445"/>
    <w:rsid w:val="001F163B"/>
    <w:rsid w:val="001F5AC9"/>
    <w:rsid w:val="001F6EE7"/>
    <w:rsid w:val="00224534"/>
    <w:rsid w:val="00241D1A"/>
    <w:rsid w:val="002433F5"/>
    <w:rsid w:val="002445DA"/>
    <w:rsid w:val="0025522E"/>
    <w:rsid w:val="00261DC3"/>
    <w:rsid w:val="00267A81"/>
    <w:rsid w:val="00274E4E"/>
    <w:rsid w:val="00280D35"/>
    <w:rsid w:val="00281DF7"/>
    <w:rsid w:val="00287606"/>
    <w:rsid w:val="00290BC5"/>
    <w:rsid w:val="00297F97"/>
    <w:rsid w:val="002A053F"/>
    <w:rsid w:val="002A7538"/>
    <w:rsid w:val="002C2E1C"/>
    <w:rsid w:val="002C33FF"/>
    <w:rsid w:val="002D450B"/>
    <w:rsid w:val="002D7341"/>
    <w:rsid w:val="002E4A1B"/>
    <w:rsid w:val="0034460F"/>
    <w:rsid w:val="00352D28"/>
    <w:rsid w:val="00367F76"/>
    <w:rsid w:val="003704E2"/>
    <w:rsid w:val="00376B2F"/>
    <w:rsid w:val="003845E8"/>
    <w:rsid w:val="00391383"/>
    <w:rsid w:val="003925AB"/>
    <w:rsid w:val="00397F7E"/>
    <w:rsid w:val="003A0E05"/>
    <w:rsid w:val="003A3710"/>
    <w:rsid w:val="003B294D"/>
    <w:rsid w:val="003B6F6B"/>
    <w:rsid w:val="003C324A"/>
    <w:rsid w:val="003C6983"/>
    <w:rsid w:val="003D68AD"/>
    <w:rsid w:val="003E6244"/>
    <w:rsid w:val="00413E94"/>
    <w:rsid w:val="00415874"/>
    <w:rsid w:val="00425D95"/>
    <w:rsid w:val="00431BE6"/>
    <w:rsid w:val="00437D69"/>
    <w:rsid w:val="00440324"/>
    <w:rsid w:val="00454DCD"/>
    <w:rsid w:val="0046660F"/>
    <w:rsid w:val="00490C83"/>
    <w:rsid w:val="004A551B"/>
    <w:rsid w:val="004C1BBA"/>
    <w:rsid w:val="004C4520"/>
    <w:rsid w:val="00514132"/>
    <w:rsid w:val="00520FB4"/>
    <w:rsid w:val="00530386"/>
    <w:rsid w:val="005307B9"/>
    <w:rsid w:val="005315E1"/>
    <w:rsid w:val="0053250F"/>
    <w:rsid w:val="00536720"/>
    <w:rsid w:val="00550889"/>
    <w:rsid w:val="00553B51"/>
    <w:rsid w:val="0056195E"/>
    <w:rsid w:val="00570569"/>
    <w:rsid w:val="005712B9"/>
    <w:rsid w:val="00572351"/>
    <w:rsid w:val="005B5FCC"/>
    <w:rsid w:val="005B7DBF"/>
    <w:rsid w:val="005C7EA4"/>
    <w:rsid w:val="00606E3D"/>
    <w:rsid w:val="006111B9"/>
    <w:rsid w:val="00612837"/>
    <w:rsid w:val="006179AB"/>
    <w:rsid w:val="00623E15"/>
    <w:rsid w:val="0062620E"/>
    <w:rsid w:val="00627E2B"/>
    <w:rsid w:val="00627FFB"/>
    <w:rsid w:val="006343B6"/>
    <w:rsid w:val="00640DBF"/>
    <w:rsid w:val="006427D1"/>
    <w:rsid w:val="00642E8C"/>
    <w:rsid w:val="00647EDA"/>
    <w:rsid w:val="00653BDE"/>
    <w:rsid w:val="00654EF3"/>
    <w:rsid w:val="00662FBD"/>
    <w:rsid w:val="006657B9"/>
    <w:rsid w:val="00666023"/>
    <w:rsid w:val="0067154D"/>
    <w:rsid w:val="00676941"/>
    <w:rsid w:val="0067741E"/>
    <w:rsid w:val="0068298D"/>
    <w:rsid w:val="006841DD"/>
    <w:rsid w:val="00686476"/>
    <w:rsid w:val="006A54F0"/>
    <w:rsid w:val="006B0CFF"/>
    <w:rsid w:val="006B1F56"/>
    <w:rsid w:val="006B29B3"/>
    <w:rsid w:val="006B6149"/>
    <w:rsid w:val="006C26C8"/>
    <w:rsid w:val="006C2B9B"/>
    <w:rsid w:val="006C3820"/>
    <w:rsid w:val="006D4AD2"/>
    <w:rsid w:val="006E247A"/>
    <w:rsid w:val="006E349B"/>
    <w:rsid w:val="00701C63"/>
    <w:rsid w:val="007054EF"/>
    <w:rsid w:val="007276F2"/>
    <w:rsid w:val="00732AE8"/>
    <w:rsid w:val="00745111"/>
    <w:rsid w:val="007517B6"/>
    <w:rsid w:val="0076087A"/>
    <w:rsid w:val="00761256"/>
    <w:rsid w:val="00761560"/>
    <w:rsid w:val="00762C4A"/>
    <w:rsid w:val="00771018"/>
    <w:rsid w:val="007A7916"/>
    <w:rsid w:val="007B1171"/>
    <w:rsid w:val="007B257D"/>
    <w:rsid w:val="007B4B55"/>
    <w:rsid w:val="007C01F5"/>
    <w:rsid w:val="007C21CC"/>
    <w:rsid w:val="007F10CF"/>
    <w:rsid w:val="0080360B"/>
    <w:rsid w:val="0080507E"/>
    <w:rsid w:val="00822CA1"/>
    <w:rsid w:val="0082356F"/>
    <w:rsid w:val="00826374"/>
    <w:rsid w:val="008316E2"/>
    <w:rsid w:val="00852461"/>
    <w:rsid w:val="0085280F"/>
    <w:rsid w:val="00855709"/>
    <w:rsid w:val="00855DE4"/>
    <w:rsid w:val="00856BB3"/>
    <w:rsid w:val="008627AE"/>
    <w:rsid w:val="00864868"/>
    <w:rsid w:val="008676B3"/>
    <w:rsid w:val="0087692E"/>
    <w:rsid w:val="00883C12"/>
    <w:rsid w:val="0089009C"/>
    <w:rsid w:val="00892352"/>
    <w:rsid w:val="00897043"/>
    <w:rsid w:val="008A6E02"/>
    <w:rsid w:val="008B26A6"/>
    <w:rsid w:val="008C43E5"/>
    <w:rsid w:val="008E2F9F"/>
    <w:rsid w:val="008F4316"/>
    <w:rsid w:val="008F5F66"/>
    <w:rsid w:val="0090401C"/>
    <w:rsid w:val="009041A9"/>
    <w:rsid w:val="00904C15"/>
    <w:rsid w:val="00910226"/>
    <w:rsid w:val="009150DB"/>
    <w:rsid w:val="00920965"/>
    <w:rsid w:val="00924B00"/>
    <w:rsid w:val="0093457E"/>
    <w:rsid w:val="009711B7"/>
    <w:rsid w:val="00974C4B"/>
    <w:rsid w:val="00986DA7"/>
    <w:rsid w:val="009A3240"/>
    <w:rsid w:val="009A795D"/>
    <w:rsid w:val="009B17E0"/>
    <w:rsid w:val="009B77F6"/>
    <w:rsid w:val="009C1CA4"/>
    <w:rsid w:val="009D043F"/>
    <w:rsid w:val="009D3CE6"/>
    <w:rsid w:val="009E1AAB"/>
    <w:rsid w:val="009E5244"/>
    <w:rsid w:val="009F03B0"/>
    <w:rsid w:val="009F1436"/>
    <w:rsid w:val="00A01520"/>
    <w:rsid w:val="00A03F0A"/>
    <w:rsid w:val="00A042BF"/>
    <w:rsid w:val="00A17DCE"/>
    <w:rsid w:val="00A33A28"/>
    <w:rsid w:val="00A3518F"/>
    <w:rsid w:val="00A417B1"/>
    <w:rsid w:val="00A46DF2"/>
    <w:rsid w:val="00A529A0"/>
    <w:rsid w:val="00A56869"/>
    <w:rsid w:val="00A66FE6"/>
    <w:rsid w:val="00A67956"/>
    <w:rsid w:val="00A704B8"/>
    <w:rsid w:val="00A7550B"/>
    <w:rsid w:val="00A826D6"/>
    <w:rsid w:val="00A942A9"/>
    <w:rsid w:val="00A94397"/>
    <w:rsid w:val="00AA32CF"/>
    <w:rsid w:val="00AB4235"/>
    <w:rsid w:val="00AC1461"/>
    <w:rsid w:val="00AC1D47"/>
    <w:rsid w:val="00AC6B23"/>
    <w:rsid w:val="00AD36B0"/>
    <w:rsid w:val="00AD4437"/>
    <w:rsid w:val="00AE7B19"/>
    <w:rsid w:val="00AF4C08"/>
    <w:rsid w:val="00B23A94"/>
    <w:rsid w:val="00B4227C"/>
    <w:rsid w:val="00B43DA7"/>
    <w:rsid w:val="00B4767D"/>
    <w:rsid w:val="00B52B2A"/>
    <w:rsid w:val="00B559C4"/>
    <w:rsid w:val="00B66640"/>
    <w:rsid w:val="00B73A0E"/>
    <w:rsid w:val="00B95A17"/>
    <w:rsid w:val="00B978D7"/>
    <w:rsid w:val="00BA292A"/>
    <w:rsid w:val="00BA6E20"/>
    <w:rsid w:val="00BB3619"/>
    <w:rsid w:val="00BB57E8"/>
    <w:rsid w:val="00BC1287"/>
    <w:rsid w:val="00BC4659"/>
    <w:rsid w:val="00BC6E6C"/>
    <w:rsid w:val="00BE0D40"/>
    <w:rsid w:val="00BE223A"/>
    <w:rsid w:val="00BE7024"/>
    <w:rsid w:val="00BF20AD"/>
    <w:rsid w:val="00C123EE"/>
    <w:rsid w:val="00C14ECD"/>
    <w:rsid w:val="00C365AA"/>
    <w:rsid w:val="00C472F2"/>
    <w:rsid w:val="00C6059F"/>
    <w:rsid w:val="00C711B0"/>
    <w:rsid w:val="00C82B91"/>
    <w:rsid w:val="00C82EDF"/>
    <w:rsid w:val="00C8375F"/>
    <w:rsid w:val="00C879A1"/>
    <w:rsid w:val="00C93F71"/>
    <w:rsid w:val="00C97C16"/>
    <w:rsid w:val="00CA0C6D"/>
    <w:rsid w:val="00CB06FB"/>
    <w:rsid w:val="00CB6DEB"/>
    <w:rsid w:val="00CC1001"/>
    <w:rsid w:val="00CC2E6F"/>
    <w:rsid w:val="00CC3F56"/>
    <w:rsid w:val="00CD5662"/>
    <w:rsid w:val="00D034B1"/>
    <w:rsid w:val="00D0614F"/>
    <w:rsid w:val="00D10EC0"/>
    <w:rsid w:val="00D12359"/>
    <w:rsid w:val="00D1696D"/>
    <w:rsid w:val="00D31CEE"/>
    <w:rsid w:val="00D438DE"/>
    <w:rsid w:val="00D4731C"/>
    <w:rsid w:val="00D54460"/>
    <w:rsid w:val="00D564F2"/>
    <w:rsid w:val="00D60F60"/>
    <w:rsid w:val="00D62B30"/>
    <w:rsid w:val="00D71452"/>
    <w:rsid w:val="00D755AE"/>
    <w:rsid w:val="00D83167"/>
    <w:rsid w:val="00D86DB9"/>
    <w:rsid w:val="00D87544"/>
    <w:rsid w:val="00D923EF"/>
    <w:rsid w:val="00D94835"/>
    <w:rsid w:val="00D97CE8"/>
    <w:rsid w:val="00DA5062"/>
    <w:rsid w:val="00DB6A48"/>
    <w:rsid w:val="00DC58B9"/>
    <w:rsid w:val="00DE54A8"/>
    <w:rsid w:val="00DF467F"/>
    <w:rsid w:val="00DF4783"/>
    <w:rsid w:val="00E215D1"/>
    <w:rsid w:val="00E277AC"/>
    <w:rsid w:val="00E33BBD"/>
    <w:rsid w:val="00E449A9"/>
    <w:rsid w:val="00E47A93"/>
    <w:rsid w:val="00E85D6E"/>
    <w:rsid w:val="00E94813"/>
    <w:rsid w:val="00EB201E"/>
    <w:rsid w:val="00EC1A7C"/>
    <w:rsid w:val="00EC7DBD"/>
    <w:rsid w:val="00ED22FD"/>
    <w:rsid w:val="00ED6FCE"/>
    <w:rsid w:val="00ED7C39"/>
    <w:rsid w:val="00EE505D"/>
    <w:rsid w:val="00EE5BF2"/>
    <w:rsid w:val="00EF5039"/>
    <w:rsid w:val="00F001ED"/>
    <w:rsid w:val="00F00D19"/>
    <w:rsid w:val="00F02A08"/>
    <w:rsid w:val="00F06E57"/>
    <w:rsid w:val="00F104D7"/>
    <w:rsid w:val="00F13575"/>
    <w:rsid w:val="00F17EF0"/>
    <w:rsid w:val="00F20A3F"/>
    <w:rsid w:val="00F2730C"/>
    <w:rsid w:val="00F324D4"/>
    <w:rsid w:val="00F33981"/>
    <w:rsid w:val="00F344F2"/>
    <w:rsid w:val="00F615F3"/>
    <w:rsid w:val="00F66DE6"/>
    <w:rsid w:val="00F71CF8"/>
    <w:rsid w:val="00F7663E"/>
    <w:rsid w:val="00F77204"/>
    <w:rsid w:val="00F818AC"/>
    <w:rsid w:val="00F85D57"/>
    <w:rsid w:val="00F96933"/>
    <w:rsid w:val="00FB0A98"/>
    <w:rsid w:val="00FB4628"/>
    <w:rsid w:val="00FB7C74"/>
    <w:rsid w:val="00FC12E7"/>
    <w:rsid w:val="00FD0B9D"/>
    <w:rsid w:val="00FD5F39"/>
    <w:rsid w:val="00FE3A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3232DDB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D043F"/>
  </w:style>
  <w:style w:type="paragraph" w:styleId="Heading1">
    <w:name w:val="heading 1"/>
    <w:basedOn w:val="Normal"/>
    <w:next w:val="Normal"/>
    <w:link w:val="Heading1Char"/>
    <w:uiPriority w:val="9"/>
    <w:qFormat/>
    <w:rsid w:val="009D043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D043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111B9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6111B9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5B5FCC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D043F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9D043F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6111B9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6111B9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sid w:val="005B5FCC"/>
    <w:rPr>
      <w:rFonts w:asciiTheme="majorHAnsi" w:eastAsiaTheme="majorEastAsia" w:hAnsiTheme="majorHAnsi" w:cstheme="majorBidi"/>
      <w:color w:val="365F91" w:themeColor="accent1" w:themeShade="BF"/>
    </w:rPr>
  </w:style>
  <w:style w:type="paragraph" w:styleId="NormalWeb">
    <w:name w:val="Normal (Web)"/>
    <w:basedOn w:val="Normal"/>
    <w:uiPriority w:val="99"/>
    <w:unhideWhenUsed/>
    <w:qFormat/>
    <w:rsid w:val="009D043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9D043F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9D043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D043F"/>
  </w:style>
  <w:style w:type="paragraph" w:styleId="Footer">
    <w:name w:val="footer"/>
    <w:basedOn w:val="Normal"/>
    <w:link w:val="FooterChar"/>
    <w:uiPriority w:val="99"/>
    <w:unhideWhenUsed/>
    <w:rsid w:val="009D043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D043F"/>
  </w:style>
  <w:style w:type="paragraph" w:styleId="ListParagraph">
    <w:name w:val="List Paragraph"/>
    <w:aliases w:val="Body of text,List Paragraph1,Body of text+1,Body of text+2,Body of text+3,List Paragraph11"/>
    <w:basedOn w:val="Normal"/>
    <w:link w:val="ListParagraphChar"/>
    <w:uiPriority w:val="34"/>
    <w:qFormat/>
    <w:rsid w:val="009D043F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Body of text+1 Char,Body of text+2 Char,Body of text+3 Char,List Paragraph11 Char"/>
    <w:link w:val="ListParagraph"/>
    <w:uiPriority w:val="34"/>
    <w:locked/>
    <w:rsid w:val="006111B9"/>
  </w:style>
  <w:style w:type="table" w:styleId="TableGrid">
    <w:name w:val="Table Grid"/>
    <w:basedOn w:val="TableNormal"/>
    <w:uiPriority w:val="59"/>
    <w:rsid w:val="00CB6DEB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id-ID" w:eastAsia="id-ID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TOCHeading">
    <w:name w:val="TOC Heading"/>
    <w:basedOn w:val="Heading1"/>
    <w:next w:val="Normal"/>
    <w:uiPriority w:val="39"/>
    <w:unhideWhenUsed/>
    <w:qFormat/>
    <w:rsid w:val="00F324D4"/>
    <w:pPr>
      <w:spacing w:line="259" w:lineRule="auto"/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E215D1"/>
    <w:pPr>
      <w:tabs>
        <w:tab w:val="right" w:leader="dot" w:pos="7927"/>
      </w:tabs>
      <w:spacing w:after="0" w:line="360" w:lineRule="auto"/>
      <w:ind w:left="993" w:hanging="993"/>
    </w:pPr>
    <w:rPr>
      <w:rFonts w:asciiTheme="majorBidi" w:hAnsiTheme="majorBidi" w:cstheme="majorBidi"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F324D4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D60F60"/>
    <w:pPr>
      <w:tabs>
        <w:tab w:val="right" w:leader="dot" w:pos="7927"/>
      </w:tabs>
      <w:spacing w:after="100" w:line="360" w:lineRule="auto"/>
      <w:ind w:left="270"/>
    </w:pPr>
  </w:style>
  <w:style w:type="character" w:styleId="Hyperlink">
    <w:name w:val="Hyperlink"/>
    <w:basedOn w:val="DefaultParagraphFont"/>
    <w:uiPriority w:val="99"/>
    <w:unhideWhenUsed/>
    <w:rsid w:val="00F324D4"/>
    <w:rPr>
      <w:color w:val="0000FF" w:themeColor="hyperlink"/>
      <w:u w:val="single"/>
    </w:rPr>
  </w:style>
  <w:style w:type="paragraph" w:styleId="NoSpacing">
    <w:name w:val="No Spacing"/>
    <w:uiPriority w:val="1"/>
    <w:qFormat/>
    <w:rsid w:val="00761560"/>
    <w:pPr>
      <w:spacing w:after="0" w:line="240" w:lineRule="auto"/>
    </w:pPr>
  </w:style>
  <w:style w:type="table" w:customStyle="1" w:styleId="PlainTable4">
    <w:name w:val="Plain Table 4"/>
    <w:basedOn w:val="TableNormal"/>
    <w:uiPriority w:val="44"/>
    <w:rsid w:val="005B5FCC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GridTableLight">
    <w:name w:val="Grid Table Light"/>
    <w:basedOn w:val="TableNormal"/>
    <w:uiPriority w:val="40"/>
    <w:rsid w:val="005B5FCC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PlaceholderText">
    <w:name w:val="Placeholder Text"/>
    <w:basedOn w:val="DefaultParagraphFont"/>
    <w:uiPriority w:val="99"/>
    <w:semiHidden/>
    <w:rsid w:val="005B5FCC"/>
    <w:rPr>
      <w:color w:val="808080"/>
    </w:rPr>
  </w:style>
  <w:style w:type="table" w:customStyle="1" w:styleId="PlainTable1">
    <w:name w:val="Plain Table 1"/>
    <w:basedOn w:val="TableNormal"/>
    <w:uiPriority w:val="41"/>
    <w:rsid w:val="005B5FCC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FollowedHyperlink">
    <w:name w:val="FollowedHyperlink"/>
    <w:basedOn w:val="DefaultParagraphFont"/>
    <w:uiPriority w:val="99"/>
    <w:semiHidden/>
    <w:unhideWhenUsed/>
    <w:rsid w:val="00BA6E20"/>
    <w:rPr>
      <w:color w:val="800080" w:themeColor="followed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E449A9"/>
    <w:pPr>
      <w:spacing w:line="240" w:lineRule="auto"/>
    </w:pPr>
    <w:rPr>
      <w:i/>
      <w:iCs/>
      <w:color w:val="1F497D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E449A9"/>
    <w:pPr>
      <w:spacing w:after="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454DC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54DCD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D043F"/>
  </w:style>
  <w:style w:type="paragraph" w:styleId="Heading1">
    <w:name w:val="heading 1"/>
    <w:basedOn w:val="Normal"/>
    <w:next w:val="Normal"/>
    <w:link w:val="Heading1Char"/>
    <w:uiPriority w:val="9"/>
    <w:qFormat/>
    <w:rsid w:val="009D043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D043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111B9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6111B9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5B5FCC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D043F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9D043F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6111B9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6111B9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sid w:val="005B5FCC"/>
    <w:rPr>
      <w:rFonts w:asciiTheme="majorHAnsi" w:eastAsiaTheme="majorEastAsia" w:hAnsiTheme="majorHAnsi" w:cstheme="majorBidi"/>
      <w:color w:val="365F91" w:themeColor="accent1" w:themeShade="BF"/>
    </w:rPr>
  </w:style>
  <w:style w:type="paragraph" w:styleId="NormalWeb">
    <w:name w:val="Normal (Web)"/>
    <w:basedOn w:val="Normal"/>
    <w:uiPriority w:val="99"/>
    <w:unhideWhenUsed/>
    <w:qFormat/>
    <w:rsid w:val="009D043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9D043F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9D043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D043F"/>
  </w:style>
  <w:style w:type="paragraph" w:styleId="Footer">
    <w:name w:val="footer"/>
    <w:basedOn w:val="Normal"/>
    <w:link w:val="FooterChar"/>
    <w:uiPriority w:val="99"/>
    <w:unhideWhenUsed/>
    <w:rsid w:val="009D043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D043F"/>
  </w:style>
  <w:style w:type="paragraph" w:styleId="ListParagraph">
    <w:name w:val="List Paragraph"/>
    <w:aliases w:val="Body of text,List Paragraph1,Body of text+1,Body of text+2,Body of text+3,List Paragraph11"/>
    <w:basedOn w:val="Normal"/>
    <w:link w:val="ListParagraphChar"/>
    <w:uiPriority w:val="34"/>
    <w:qFormat/>
    <w:rsid w:val="009D043F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Body of text+1 Char,Body of text+2 Char,Body of text+3 Char,List Paragraph11 Char"/>
    <w:link w:val="ListParagraph"/>
    <w:uiPriority w:val="34"/>
    <w:locked/>
    <w:rsid w:val="006111B9"/>
  </w:style>
  <w:style w:type="table" w:styleId="TableGrid">
    <w:name w:val="Table Grid"/>
    <w:basedOn w:val="TableNormal"/>
    <w:uiPriority w:val="59"/>
    <w:rsid w:val="00CB6DEB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id-ID" w:eastAsia="id-ID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TOCHeading">
    <w:name w:val="TOC Heading"/>
    <w:basedOn w:val="Heading1"/>
    <w:next w:val="Normal"/>
    <w:uiPriority w:val="39"/>
    <w:unhideWhenUsed/>
    <w:qFormat/>
    <w:rsid w:val="00F324D4"/>
    <w:pPr>
      <w:spacing w:line="259" w:lineRule="auto"/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E215D1"/>
    <w:pPr>
      <w:tabs>
        <w:tab w:val="right" w:leader="dot" w:pos="7927"/>
      </w:tabs>
      <w:spacing w:after="0" w:line="360" w:lineRule="auto"/>
      <w:ind w:left="993" w:hanging="993"/>
    </w:pPr>
    <w:rPr>
      <w:rFonts w:asciiTheme="majorBidi" w:hAnsiTheme="majorBidi" w:cstheme="majorBidi"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F324D4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D60F60"/>
    <w:pPr>
      <w:tabs>
        <w:tab w:val="right" w:leader="dot" w:pos="7927"/>
      </w:tabs>
      <w:spacing w:after="100" w:line="360" w:lineRule="auto"/>
      <w:ind w:left="270"/>
    </w:pPr>
  </w:style>
  <w:style w:type="character" w:styleId="Hyperlink">
    <w:name w:val="Hyperlink"/>
    <w:basedOn w:val="DefaultParagraphFont"/>
    <w:uiPriority w:val="99"/>
    <w:unhideWhenUsed/>
    <w:rsid w:val="00F324D4"/>
    <w:rPr>
      <w:color w:val="0000FF" w:themeColor="hyperlink"/>
      <w:u w:val="single"/>
    </w:rPr>
  </w:style>
  <w:style w:type="paragraph" w:styleId="NoSpacing">
    <w:name w:val="No Spacing"/>
    <w:uiPriority w:val="1"/>
    <w:qFormat/>
    <w:rsid w:val="00761560"/>
    <w:pPr>
      <w:spacing w:after="0" w:line="240" w:lineRule="auto"/>
    </w:pPr>
  </w:style>
  <w:style w:type="table" w:customStyle="1" w:styleId="PlainTable4">
    <w:name w:val="Plain Table 4"/>
    <w:basedOn w:val="TableNormal"/>
    <w:uiPriority w:val="44"/>
    <w:rsid w:val="005B5FCC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GridTableLight">
    <w:name w:val="Grid Table Light"/>
    <w:basedOn w:val="TableNormal"/>
    <w:uiPriority w:val="40"/>
    <w:rsid w:val="005B5FCC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PlaceholderText">
    <w:name w:val="Placeholder Text"/>
    <w:basedOn w:val="DefaultParagraphFont"/>
    <w:uiPriority w:val="99"/>
    <w:semiHidden/>
    <w:rsid w:val="005B5FCC"/>
    <w:rPr>
      <w:color w:val="808080"/>
    </w:rPr>
  </w:style>
  <w:style w:type="table" w:customStyle="1" w:styleId="PlainTable1">
    <w:name w:val="Plain Table 1"/>
    <w:basedOn w:val="TableNormal"/>
    <w:uiPriority w:val="41"/>
    <w:rsid w:val="005B5FCC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FollowedHyperlink">
    <w:name w:val="FollowedHyperlink"/>
    <w:basedOn w:val="DefaultParagraphFont"/>
    <w:uiPriority w:val="99"/>
    <w:semiHidden/>
    <w:unhideWhenUsed/>
    <w:rsid w:val="00BA6E20"/>
    <w:rPr>
      <w:color w:val="800080" w:themeColor="followed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E449A9"/>
    <w:pPr>
      <w:spacing w:line="240" w:lineRule="auto"/>
    </w:pPr>
    <w:rPr>
      <w:i/>
      <w:iCs/>
      <w:color w:val="1F497D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E449A9"/>
    <w:pPr>
      <w:spacing w:after="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454DC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54DCD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A4F3523-40EB-476B-86E7-F535C7FDD5E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425</Words>
  <Characters>8127</Characters>
  <Application>Microsoft Office Word</Application>
  <DocSecurity>0</DocSecurity>
  <Lines>67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53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USER</cp:lastModifiedBy>
  <cp:revision>2</cp:revision>
  <cp:lastPrinted>2022-09-01T06:18:00Z</cp:lastPrinted>
  <dcterms:created xsi:type="dcterms:W3CDTF">2023-10-03T09:52:00Z</dcterms:created>
  <dcterms:modified xsi:type="dcterms:W3CDTF">2023-10-03T09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7ae50aa8e6cff9b2c12cfb69f3384a50399f2ca86fde0ece536480e18a711d28</vt:lpwstr>
  </property>
  <property fmtid="{D5CDD505-2E9C-101B-9397-08002B2CF9AE}" pid="3" name="Mendeley Document_1">
    <vt:lpwstr>True</vt:lpwstr>
  </property>
  <property fmtid="{D5CDD505-2E9C-101B-9397-08002B2CF9AE}" pid="4" name="Mendeley Unique User Id_1">
    <vt:lpwstr>3c7a7776-bf3a-34eb-a4a0-e29642d713e3</vt:lpwstr>
  </property>
  <property fmtid="{D5CDD505-2E9C-101B-9397-08002B2CF9AE}" pid="5" name="Mendeley Citation Style_1">
    <vt:lpwstr>http://www.zotero.org/styles/vancouver</vt:lpwstr>
  </property>
</Properties>
</file>